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724BB" w14:textId="77777777" w:rsidR="00244D53" w:rsidRPr="00244D53" w:rsidRDefault="00244D53" w:rsidP="00244D53">
      <w:pPr>
        <w:pStyle w:val="Heading1"/>
        <w:jc w:val="center"/>
        <w:rPr>
          <w:sz w:val="40"/>
          <w:szCs w:val="36"/>
        </w:rPr>
      </w:pPr>
      <w:r w:rsidRPr="00244D53">
        <w:rPr>
          <w:sz w:val="32"/>
        </w:rPr>
        <w:t>Coordinated shifts in allocation among reproductive tissues across 14 coexisting plant species</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xml:space="preserve">, K. </w:t>
      </w:r>
      <w:proofErr w:type="spellStart"/>
      <w:r w:rsidRPr="003C3342">
        <w:rPr>
          <w:rStyle w:val="Strong"/>
          <w:rFonts w:cs="Times New Roman"/>
          <w:sz w:val="28"/>
          <w:szCs w:val="28"/>
        </w:rPr>
        <w:t>Abramowicz</w:t>
      </w:r>
      <w:r w:rsidRPr="003C3342">
        <w:rPr>
          <w:rStyle w:val="Strong"/>
          <w:rFonts w:cs="Times New Roman"/>
          <w:sz w:val="28"/>
          <w:szCs w:val="28"/>
          <w:vertAlign w:val="superscript"/>
        </w:rPr>
        <w:t>b</w:t>
      </w:r>
      <w:proofErr w:type="spellEnd"/>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xml:space="preserve">, D. S.  </w:t>
      </w:r>
      <w:proofErr w:type="spellStart"/>
      <w:r w:rsidRPr="003C3342">
        <w:rPr>
          <w:rStyle w:val="Strong"/>
          <w:rFonts w:cs="Times New Roman"/>
          <w:sz w:val="28"/>
          <w:szCs w:val="28"/>
        </w:rPr>
        <w:t>Falster</w:t>
      </w:r>
      <w:r w:rsidRPr="003C3342">
        <w:rPr>
          <w:rStyle w:val="Strong"/>
          <w:rFonts w:cs="Times New Roman"/>
          <w:sz w:val="28"/>
          <w:szCs w:val="28"/>
          <w:vertAlign w:val="superscript"/>
        </w:rPr>
        <w:t>a</w:t>
      </w:r>
      <w:commentRangeEnd w:id="0"/>
      <w:proofErr w:type="spellEnd"/>
      <w:r w:rsidR="003C3342">
        <w:rPr>
          <w:rStyle w:val="CommentReference"/>
        </w:rPr>
        <w:commentReference w:id="0"/>
      </w:r>
    </w:p>
    <w:p w14:paraId="601C0F48" w14:textId="540D6442" w:rsidR="00933507" w:rsidRPr="003C3342" w:rsidRDefault="00933507" w:rsidP="007444C4">
      <w:pPr>
        <w:spacing w:line="240" w:lineRule="auto"/>
      </w:pPr>
      <w:proofErr w:type="gramStart"/>
      <w:r w:rsidRPr="003C3342">
        <w:rPr>
          <w:vertAlign w:val="superscript"/>
        </w:rPr>
        <w:t>a</w:t>
      </w:r>
      <w:proofErr w:type="gramEnd"/>
      <w:r w:rsidRPr="003C3342">
        <w:t xml:space="preserve"> Department of Biological Sciences, Macquarie University NSW 2109, Australia</w:t>
      </w:r>
    </w:p>
    <w:p w14:paraId="1ECF9023" w14:textId="7BE82A2E" w:rsidR="00933507" w:rsidRPr="003C3342" w:rsidRDefault="00933507" w:rsidP="007444C4">
      <w:pPr>
        <w:spacing w:line="240" w:lineRule="auto"/>
      </w:pPr>
      <w:proofErr w:type="gramStart"/>
      <w:r w:rsidRPr="003C3342">
        <w:rPr>
          <w:vertAlign w:val="superscript"/>
        </w:rPr>
        <w:t>b</w:t>
      </w:r>
      <w:proofErr w:type="gramEnd"/>
      <w:r w:rsidRPr="003C3342">
        <w:t xml:space="preserve"> Department of Mathematics and Mathematical Statistics, </w:t>
      </w:r>
      <w:proofErr w:type="spellStart"/>
      <w:r w:rsidRPr="003C3342">
        <w:t>Umeå</w:t>
      </w:r>
      <w:proofErr w:type="spellEnd"/>
      <w:r w:rsidRPr="003C3342">
        <w:t xml:space="preserve"> University, 90187 </w:t>
      </w:r>
      <w:proofErr w:type="spellStart"/>
      <w:r w:rsidRPr="003C3342">
        <w:t>Umeå</w:t>
      </w:r>
      <w:proofErr w:type="spellEnd"/>
      <w:r w:rsidRPr="003C3342">
        <w:t>,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w:t>
      </w:r>
      <w:proofErr w:type="gramStart"/>
      <w:r w:rsidRPr="003C3342">
        <w:t>general</w:t>
      </w:r>
      <w:proofErr w:type="gramEnd"/>
      <w:r w:rsidRPr="003C3342">
        <w:t xml:space="preserve"> comment: these are all at some level costs of sex -- at face value, a </w:t>
      </w:r>
      <w:proofErr w:type="spellStart"/>
      <w:r w:rsidRPr="003C3342">
        <w:t>selfing</w:t>
      </w:r>
      <w:proofErr w:type="spellEnd"/>
      <w:r w:rsidRPr="003C3342">
        <w:t xml:space="preserve">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4A478953" w14:textId="6E5047E2" w:rsidR="00B24B98" w:rsidRDefault="007F6EB7" w:rsidP="00B24B98">
      <w:r>
        <w:t>Despite the obvious importance of quantifying energy allocation to reproduction, relatively few complete estimates of reproductive investment (RE) exist across multiple species in a community. RE includes energy directly invested in seeds</w:t>
      </w:r>
      <w:r w:rsidR="00244D53">
        <w:t xml:space="preserve"> and</w:t>
      </w:r>
      <w:r w:rsidR="00244D53">
        <w:t xml:space="preserve"> </w:t>
      </w:r>
      <w:r>
        <w:t>energy invested in non-seed tissues</w:t>
      </w:r>
      <w:r w:rsidR="00244D53">
        <w:t>,</w:t>
      </w:r>
      <w:r w:rsidR="00802465">
        <w:t xml:space="preserve"> </w:t>
      </w:r>
      <w:r>
        <w:t>including petals, pedicels, seed pods, and dispersal tissues</w:t>
      </w:r>
      <w:r w:rsidR="00244D53">
        <w:t xml:space="preserve"> both from flowers that form seeds and tissues that </w:t>
      </w:r>
      <w:r>
        <w:t xml:space="preserve">fail to develop into seeds. </w:t>
      </w:r>
      <w:r w:rsidR="00244D53">
        <w:t xml:space="preserve">Energy investment can be </w:t>
      </w:r>
      <w:r w:rsidR="007A3329">
        <w:t xml:space="preserve">divided into investment up to the point of pollination (pollen-attraction costs) versus investment in the seed and packaging and dispersal tissues (provisioning costs). </w:t>
      </w:r>
      <w:commentRangeStart w:id="2"/>
      <w:r w:rsidR="007A3329">
        <w:t>Each of these pools can be further divided into energy invested in tissues associated with ovules that progress to mature seeds (success costs) versus tissues that are aborted along the developmental traje</w:t>
      </w:r>
      <w:r w:rsidR="00802465">
        <w:t xml:space="preserve">ctory (discarded tissue costs). </w:t>
      </w:r>
      <w:commentRangeEnd w:id="2"/>
      <w:r w:rsidR="00262A45">
        <w:rPr>
          <w:rStyle w:val="CommentReference"/>
        </w:rPr>
        <w:commentReference w:id="2"/>
      </w:r>
      <w:r w:rsidR="00802465">
        <w:t xml:space="preserve">To quantify the size of these pools and how they shifted across co-occurring species, we collected detailed RE measurements for a year from 14 perennial species in a </w:t>
      </w:r>
      <w:r w:rsidR="00802465" w:rsidRPr="003C3342">
        <w:t>recurrent-fire coastal heath community</w:t>
      </w:r>
      <w:r w:rsidR="00802465">
        <w:t xml:space="preserve"> in eastern Australia. </w:t>
      </w:r>
      <w:r w:rsidR="00B24B98">
        <w:t xml:space="preserve">Total accessory costs, the proportion of RE not directly invested in provisioning the seed, were enormous, varying from 95.8% to 99.8% across the study species. While discarded tissue costs accounted for the largest proportion of RE for most species, </w:t>
      </w:r>
      <w:r w:rsidR="00262A45">
        <w:t>costs of successful tissues</w:t>
      </w:r>
      <w:r w:rsidR="00B24B98">
        <w:t xml:space="preserve"> were not negligible. </w:t>
      </w:r>
    </w:p>
    <w:p w14:paraId="7A15B745" w14:textId="63DD6BEC" w:rsidR="00262A45" w:rsidRDefault="00802465" w:rsidP="00262A45">
      <w:r>
        <w:t xml:space="preserve">We predicted trade-offs between successful pollen-attraction costs and mature ovule count, between total reproductive costs and seed count, and between seedset and relative investment in pollen-attraction costs. All three trade-offs were strongly exhibited by the study species, supporting the concept of a fixed reproductive energy pool that </w:t>
      </w:r>
      <w:r w:rsidR="00262A45">
        <w:t xml:space="preserve">will </w:t>
      </w:r>
      <w:r>
        <w:t xml:space="preserve">be divvied </w:t>
      </w:r>
      <w:r w:rsidR="00262A45">
        <w:t>into different tissue masses and counts across species</w:t>
      </w:r>
      <w:r>
        <w:t>.</w:t>
      </w:r>
      <w:r w:rsidR="00B24B98">
        <w:t xml:space="preserve"> As a result of these trade-offs, species should display coordinated shifts in </w:t>
      </w:r>
      <w:r w:rsidR="00B24B98">
        <w:t>floral construction costs, seedset and seed size, reflecting alternate strategies to maximize fitness.</w:t>
      </w:r>
      <w:r w:rsidR="00B24B98">
        <w:t xml:space="preserve"> </w:t>
      </w:r>
      <w:commentRangeStart w:id="3"/>
      <w:r w:rsidR="00B24B98">
        <w:lastRenderedPageBreak/>
        <w:t>Since large-seeded species will mature relatively few seeds</w:t>
      </w:r>
      <w:r w:rsidR="00BB7229">
        <w:t xml:space="preserve"> and each seed will require a high investment in packaging and dispersal tissues</w:t>
      </w:r>
      <w:r w:rsidR="00B24B98">
        <w:t xml:space="preserve">, they will carefully select which </w:t>
      </w:r>
      <w:r w:rsidR="00BB7229">
        <w:t xml:space="preserve">ovules to pollinate and </w:t>
      </w:r>
      <w:r w:rsidR="00B24B98">
        <w:t>zygotes to provision</w:t>
      </w:r>
      <w:r w:rsidR="00BB7229">
        <w:t xml:space="preserve">. Such selection requires an excess of mature ovules, in turn necessitating each ovule be less expensive to produce. </w:t>
      </w:r>
      <w:commentRangeEnd w:id="3"/>
      <w:r w:rsidR="00262A45">
        <w:rPr>
          <w:rStyle w:val="CommentReference"/>
        </w:rPr>
        <w:commentReference w:id="3"/>
      </w:r>
      <w:r w:rsidR="00BB7229">
        <w:t xml:space="preserve">These shifts in construction costs were indeed observed in the data, </w:t>
      </w:r>
      <w:r w:rsidR="0094074D">
        <w:t xml:space="preserve">reflecting </w:t>
      </w:r>
      <w:r w:rsidR="00BB7229">
        <w:t xml:space="preserve">an increase in proportion of pollen-attraction costs allocated to discarded tissues with increasing seed size and a decrease in the relative costs of pollen-attraction tissues (versus provisioning tissues) with increasing seed size. It is already well-established that the seed size axis aligns with the colonization-competition life history spectrum; here we show that </w:t>
      </w:r>
      <w:r w:rsidR="00262A45">
        <w:t xml:space="preserve">relative construction costs of pollen-attraction versus provisioning tissues and seedset are also part of this trajectory, expanding </w:t>
      </w:r>
      <w:r w:rsidR="00262A45">
        <w:t>our understanding of the relatives sizes of floral and fruiting structures observed across angiosperms.</w:t>
      </w:r>
    </w:p>
    <w:p w14:paraId="3834780E" w14:textId="15F091F3" w:rsidR="006926CC" w:rsidRDefault="007A3329" w:rsidP="007444C4">
      <w:r>
        <w:t xml:space="preserve">Due to the high accessory costs, </w:t>
      </w:r>
      <w:r w:rsidR="0017109B">
        <w:t xml:space="preserve">studies using </w:t>
      </w:r>
      <w:r w:rsidR="00117E1E">
        <w:t xml:space="preserve">seed </w:t>
      </w:r>
      <w:r w:rsidR="0017109B">
        <w:t xml:space="preserve">or fruit production as measures of reproductive investment </w:t>
      </w:r>
      <w:r w:rsidR="00117E1E">
        <w:t>vastly underestimate RE</w:t>
      </w:r>
      <w:r w:rsidR="0017109B">
        <w:t xml:space="preserve">. In addition, </w:t>
      </w:r>
      <w:r w:rsidR="00B46287">
        <w:t>across species</w:t>
      </w:r>
      <w:r w:rsidR="00117E1E">
        <w:t>, RE and seed production were only weakly correlated</w:t>
      </w:r>
      <w:r w:rsidR="0017109B">
        <w:t xml:space="preserve"> likely due to stochastic processes that affect seed set</w:t>
      </w:r>
      <w:r w:rsidR="00117E1E">
        <w:t xml:space="preserve">. A </w:t>
      </w:r>
      <w:r w:rsidR="007F6EB7">
        <w:t xml:space="preserve">quite accurate and easy to measure </w:t>
      </w:r>
      <w:r w:rsidR="00117E1E">
        <w:t>estimate of RE was obtained from a composite variable “bud count*flower mas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3D2878CB" w:rsidR="00527091" w:rsidRDefault="00210508" w:rsidP="007444C4">
      <w:r w:rsidRPr="003C3342">
        <w:t>Plants allocate a sizeable proportion of their photosynthetic energy to reproduction</w:t>
      </w:r>
      <w:r w:rsidR="00F02B42">
        <w:t xml:space="preserve"> </w:t>
      </w:r>
      <w:r w:rsidR="000B50E7">
        <w:fldChar w:fldCharType="begin"/>
      </w:r>
      <w:r w:rsidR="000B50E7">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0B50E7">
        <w:fldChar w:fldCharType="separate"/>
      </w:r>
      <w:r w:rsidR="00181612" w:rsidRPr="00181612">
        <w:rPr>
          <w:rFonts w:cs="Times New Roman"/>
        </w:rPr>
        <w:t>(</w:t>
      </w:r>
      <w:proofErr w:type="spellStart"/>
      <w:r w:rsidR="00181612" w:rsidRPr="00181612">
        <w:rPr>
          <w:rFonts w:cs="Times New Roman"/>
        </w:rPr>
        <w:t>Obeso</w:t>
      </w:r>
      <w:proofErr w:type="spellEnd"/>
      <w:r w:rsidR="00181612" w:rsidRPr="00181612">
        <w:rPr>
          <w:rFonts w:cs="Times New Roman"/>
        </w:rPr>
        <w:t xml:space="preserve"> 2004; Hirayama </w:t>
      </w:r>
      <w:r w:rsidR="00181612" w:rsidRPr="00181612">
        <w:rPr>
          <w:rFonts w:cs="Times New Roman"/>
          <w:i/>
          <w:iCs/>
        </w:rPr>
        <w:t>et al.</w:t>
      </w:r>
      <w:r w:rsidR="00181612" w:rsidRPr="00181612">
        <w:rPr>
          <w:rFonts w:cs="Times New Roman"/>
        </w:rPr>
        <w:t xml:space="preserve"> 2008; Thomas 2011; Wenk &amp; Falster 2015)</w:t>
      </w:r>
      <w:r w:rsidR="000B50E7">
        <w:fldChar w:fldCharType="end"/>
      </w:r>
      <w:r w:rsidR="00FE77B8">
        <w:t xml:space="preserve">, </w:t>
      </w:r>
      <w:r w:rsidR="00DA5070">
        <w:t>in</w:t>
      </w:r>
      <w:r w:rsidR="00FE77B8">
        <w:t xml:space="preserve">to </w:t>
      </w:r>
      <w:r w:rsidR="00C839B7">
        <w:t xml:space="preserve">both </w:t>
      </w:r>
      <w:r w:rsidR="00FE77B8">
        <w:t xml:space="preserve">seeds </w:t>
      </w:r>
      <w:r w:rsidR="00C839B7">
        <w:t xml:space="preserve">as well as </w:t>
      </w:r>
      <w:r w:rsidRPr="003C3342">
        <w:t xml:space="preserve">the many other tissues associated with reproduction, termed </w:t>
      </w:r>
      <w:bookmarkStart w:id="4" w:name="OLE_LINK1"/>
      <w:bookmarkStart w:id="5" w:name="OLE_LINK2"/>
      <w:r w:rsidRPr="003C3342">
        <w:t>accessory costs</w:t>
      </w:r>
      <w:bookmarkEnd w:id="4"/>
      <w:bookmarkEnd w:id="5"/>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00181612" w:rsidRPr="00181612">
        <w:rPr>
          <w:rFonts w:cs="Times New Roman"/>
        </w:rPr>
        <w:t xml:space="preserve">(Haig &amp; Westoby 1988; Ashman 1994; </w:t>
      </w:r>
      <w:proofErr w:type="spellStart"/>
      <w:r w:rsidR="00181612" w:rsidRPr="00181612">
        <w:rPr>
          <w:rFonts w:cs="Times New Roman"/>
        </w:rPr>
        <w:t>Henery</w:t>
      </w:r>
      <w:proofErr w:type="spellEnd"/>
      <w:r w:rsidR="00181612" w:rsidRPr="00181612">
        <w:rPr>
          <w:rFonts w:cs="Times New Roman"/>
        </w:rPr>
        <w:t xml:space="preserve"> &amp; Westoby 2001; Lord &amp; Westoby 2006; Chen, </w:t>
      </w:r>
      <w:proofErr w:type="spellStart"/>
      <w:r w:rsidR="00181612" w:rsidRPr="00181612">
        <w:rPr>
          <w:rFonts w:cs="Times New Roman"/>
        </w:rPr>
        <w:lastRenderedPageBreak/>
        <w:t>Felker</w:t>
      </w:r>
      <w:proofErr w:type="spellEnd"/>
      <w:r w:rsidR="00181612" w:rsidRPr="00181612">
        <w:rPr>
          <w:rFonts w:cs="Times New Roman"/>
        </w:rPr>
        <w:t xml:space="preserve"> &amp; Sun 2010)</w:t>
      </w:r>
      <w:r w:rsidRPr="003C3342">
        <w:fldChar w:fldCharType="end"/>
      </w:r>
      <w:r w:rsidRPr="003C3342">
        <w:t xml:space="preserve">. </w:t>
      </w:r>
      <w:r w:rsidR="00952FF9">
        <w:t>S</w:t>
      </w:r>
      <w:r w:rsidRPr="003C3342">
        <w:t xml:space="preserve">ince fruit set and seed set </w:t>
      </w:r>
      <w:r w:rsidR="001E2DE8">
        <w:t>are</w:t>
      </w:r>
      <w:r w:rsidR="001E2DE8" w:rsidRPr="003C3342">
        <w:t xml:space="preserve"> </w:t>
      </w:r>
      <w:r w:rsidRPr="003C3342">
        <w:t xml:space="preserve">generally below 50% in perennial species </w:t>
      </w:r>
      <w:r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181612" w:rsidRPr="00181612">
        <w:rPr>
          <w:rFonts w:cs="Times New Roman"/>
        </w:rPr>
        <w:t xml:space="preserve">(Stephenson 1981; Wiens 1984; Sutherland 1986; Knight </w:t>
      </w:r>
      <w:r w:rsidR="00181612" w:rsidRPr="00181612">
        <w:rPr>
          <w:rFonts w:cs="Times New Roman"/>
          <w:i/>
          <w:iCs/>
        </w:rPr>
        <w:t>et al.</w:t>
      </w:r>
      <w:r w:rsidR="00181612" w:rsidRPr="00181612">
        <w:rPr>
          <w:rFonts w:cs="Times New Roman"/>
        </w:rPr>
        <w:t xml:space="preserve"> 2005; Rosenheim </w:t>
      </w:r>
      <w:r w:rsidR="00181612" w:rsidRPr="00181612">
        <w:rPr>
          <w:rFonts w:cs="Times New Roman"/>
          <w:i/>
          <w:iCs/>
        </w:rPr>
        <w:t>et al.</w:t>
      </w:r>
      <w:r w:rsidR="00181612" w:rsidRPr="00181612">
        <w:rPr>
          <w:rFonts w:cs="Times New Roman"/>
        </w:rPr>
        <w:t xml:space="preserve"> 2014)</w:t>
      </w:r>
      <w:r w:rsidRPr="003C3342">
        <w:fldChar w:fldCharType="end"/>
      </w:r>
      <w:r w:rsidRPr="003C3342">
        <w:t>, the cost of aborted</w:t>
      </w:r>
      <w:r w:rsidR="00877031">
        <w:t xml:space="preserve"> and discarded</w:t>
      </w:r>
      <w:r w:rsidRPr="003C3342">
        <w:t xml:space="preserve"> tissues </w:t>
      </w:r>
      <w:r w:rsidR="00FE77B8">
        <w:t xml:space="preserve">may be </w:t>
      </w:r>
      <w:r w:rsidR="00300E95">
        <w:t xml:space="preserve">a </w:t>
      </w:r>
      <w:r w:rsidRPr="003C3342">
        <w:t>substantial</w:t>
      </w:r>
      <w:r w:rsidR="00952FF9">
        <w:t xml:space="preserve"> proportion of total accessory costs</w:t>
      </w:r>
      <w:r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799528ED"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F51CF7">
        <w:t xml:space="preserve">Defining such categories is </w:t>
      </w:r>
      <w:r w:rsidR="009301BC">
        <w:t xml:space="preserve">a prerequisite to determining if species vary in the size of these reproductive tissue pools and asking if underlying trade-offs in energy allocation explain the observed variation. </w:t>
      </w:r>
      <w:r w:rsidRPr="003C3342">
        <w:t xml:space="preserve">The total energy investment </w:t>
      </w:r>
      <w:r w:rsidR="001A72BB">
        <w:t>per seed matured are the</w:t>
      </w:r>
      <w:r w:rsidR="002D634E">
        <w:rPr>
          <w:i/>
        </w:rPr>
        <w:t xml:space="preserve"> </w:t>
      </w:r>
      <w:r w:rsidR="00C53C0D">
        <w:rPr>
          <w:i/>
        </w:rPr>
        <w:t xml:space="preserve">reproductive </w:t>
      </w:r>
      <w:r w:rsidR="002D634E">
        <w:rPr>
          <w:i/>
        </w:rPr>
        <w:t>costs</w:t>
      </w:r>
      <w:r w:rsidR="001A72BB">
        <w:rPr>
          <w:i/>
        </w:rPr>
        <w:t>,</w:t>
      </w:r>
      <w:r w:rsidR="001A72BB" w:rsidRPr="001A72BB">
        <w:t xml:space="preserve"> </w:t>
      </w:r>
      <w:r w:rsidR="0018528B">
        <w:t xml:space="preserve">which can be divided into </w:t>
      </w:r>
      <w:r w:rsidR="001A72BB" w:rsidRPr="001A72BB">
        <w:t xml:space="preserve">the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the </w:t>
      </w:r>
      <w:r w:rsidR="00C53C0D">
        <w:rPr>
          <w:i/>
        </w:rPr>
        <w:t>success</w:t>
      </w:r>
      <w:r w:rsidR="002D634E">
        <w:rPr>
          <w:i/>
        </w:rPr>
        <w:t xml:space="preserve"> </w:t>
      </w:r>
      <w:r w:rsidRPr="003C3342">
        <w:rPr>
          <w:i/>
        </w:rPr>
        <w:t>costs</w:t>
      </w:r>
      <w:r w:rsidR="0018528B">
        <w:rPr>
          <w:i/>
        </w:rPr>
        <w:t xml:space="preserve"> </w:t>
      </w:r>
      <w:r w:rsidR="0018528B">
        <w:t xml:space="preserve">and </w:t>
      </w:r>
      <w:r w:rsidR="0018528B" w:rsidRPr="003C3342">
        <w:t xml:space="preserve">the energy expenditure on flowers, fruit, and seeds that never form mature propagules, so-called </w:t>
      </w:r>
      <w:r w:rsidR="009301BC">
        <w:rPr>
          <w:i/>
        </w:rPr>
        <w:t xml:space="preserve">discarded </w:t>
      </w:r>
      <w:r w:rsidR="0018528B">
        <w:rPr>
          <w:i/>
        </w:rPr>
        <w:t>tissue costs</w:t>
      </w:r>
      <w:r w:rsidR="0018528B">
        <w:t xml:space="preserve">. </w:t>
      </w:r>
      <w:r w:rsidR="00524161">
        <w:t xml:space="preserve">All </w:t>
      </w:r>
      <w:r w:rsidR="0018528B">
        <w:t xml:space="preserve">are </w:t>
      </w:r>
      <w:r w:rsidR="0018528B" w:rsidRPr="003C3342">
        <w:t xml:space="preserve">calculated on </w:t>
      </w:r>
      <w:proofErr w:type="gramStart"/>
      <w:r w:rsidR="0018528B" w:rsidRPr="003C3342">
        <w:t xml:space="preserve">a </w:t>
      </w:r>
      <w:r w:rsidR="0018528B" w:rsidRPr="003C3342">
        <w:rPr>
          <w:i/>
        </w:rPr>
        <w:t>per</w:t>
      </w:r>
      <w:proofErr w:type="gramEnd"/>
      <w:r w:rsidR="0018528B" w:rsidRPr="003C3342">
        <w:rPr>
          <w:i/>
        </w:rPr>
        <w:t xml:space="preserve">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 xml:space="preserve">(seed size) </w:t>
      </w:r>
      <w:r w:rsidRPr="003C3342">
        <w:t xml:space="preserve">versus the dispersal and packaging tissue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xml:space="preserve">, </w:t>
      </w:r>
      <w:r w:rsidR="004D5B90">
        <w:t>all tissues besides the seed 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r w:rsidR="004D5B90">
        <w:t>high-lighted in red in Figure 1</w:t>
      </w:r>
      <w:r w:rsidR="00BF5BA5">
        <w:rPr>
          <w:i/>
        </w:rPr>
        <w:t>.</w:t>
      </w:r>
      <w:r w:rsidR="0090669F">
        <w:rPr>
          <w:i/>
        </w:rPr>
        <w:t xml:space="preserve"> </w:t>
      </w:r>
      <w:r w:rsidR="0090669F">
        <w:t>Throughout the manuscript the “costs” indicates investment per seed matured, while “investment” refers to total dry weight invested in a structure.</w:t>
      </w:r>
      <w:r w:rsidR="00944F26">
        <w:t xml:space="preserve"> </w:t>
      </w:r>
    </w:p>
    <w:p w14:paraId="7177289A" w14:textId="7607F61A" w:rsidR="00F51CF7" w:rsidRDefault="00F51CF7" w:rsidP="00F51CF7">
      <w:r w:rsidRPr="00C94EFD">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ly larger than the weight of the seed itself</w:t>
      </w:r>
      <w:r w:rsidRPr="00C94EFD">
        <w:t xml:space="preserve">. </w:t>
      </w:r>
      <w:r>
        <w:t>I</w:t>
      </w:r>
      <w:r w:rsidRPr="003C3342">
        <w:t xml:space="preserve">nvestment </w:t>
      </w:r>
      <w:r>
        <w:t xml:space="preserve">in the </w:t>
      </w:r>
      <w:r w:rsidR="009301BC">
        <w:t xml:space="preserve">success </w:t>
      </w:r>
      <w:r>
        <w:t>cost components</w:t>
      </w:r>
      <w:r w:rsidR="00E94EB2">
        <w:t xml:space="preserve"> </w:t>
      </w:r>
      <w:r w:rsidRPr="003C3342">
        <w:t xml:space="preserve">is </w:t>
      </w:r>
      <w:r w:rsidRPr="003C3342">
        <w:lastRenderedPageBreak/>
        <w:t xml:space="preserve">undeniably </w:t>
      </w:r>
      <w:r>
        <w:t>beneficial</w:t>
      </w:r>
      <w:r w:rsidRPr="003C3342">
        <w:t xml:space="preserve"> for the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 xml:space="preserve">resource limitation and also as a bet-hedging strategy to capitalize on stochastic variation in pollen availability, pollen quality, and resource availability to mature fertilized ovules </w:t>
      </w:r>
      <w:r w:rsidRPr="003C3342">
        <w:fldChar w:fldCharType="begin"/>
      </w:r>
      <w:r w:rsidR="0094074D">
        <w:instrText xml:space="preserve"> ADDIN ZOTERO_ITEM CSL_CITATION {"citationID":"wqBMYhEl","properties":{"formattedCitation":"{\\rtf (Bierzychudek 1981; Stephenson 1981; Sutherland 1986; Burd 1994; Ramsey 1997; Obeso 2004; Ashman {\\i{}et al.} 2004; Knight {\\i{}et al.} 2005; Holland &amp; Chamberlain 2007; Burd 2008; Rosenheim, Schreiber &amp; Williams 2015)}","plainCitation":"(Bierzychudek 1981; Stephenson 1981; Sutherland 1986; Burd 1994; Ramsey 1997; Obeso 2004; Ashman et al. 2004; Knight et al. 2005; Holland &amp; Chamberlain 2007; Burd 2008;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94074D">
        <w:rPr>
          <w:rFonts w:ascii="Cambria Math" w:hAnsi="Cambria Math" w:cs="Cambria Math"/>
        </w:rPr>
        <w:instrText>‐</w:instrText>
      </w:r>
      <w:r w:rsidR="0094074D">
        <w:instrText>Westoby model revisited.","container-title":"The American Naturalist","page":"400-404","volume":"171","issue":"3","source":"JSTOR","abstract":"Abstract: The Haig</w:instrText>
      </w:r>
      <w:r w:rsidR="0094074D">
        <w:rPr>
          <w:rFonts w:ascii="Cambria Math" w:hAnsi="Cambria Math" w:cs="Cambria Math"/>
        </w:rPr>
        <w:instrText>‐</w:instrText>
      </w:r>
      <w:r w:rsidR="0094074D">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94074D">
        <w:rPr>
          <w:rFonts w:ascii="Cambria Math" w:hAnsi="Cambria Math" w:cs="Cambria Math"/>
        </w:rPr>
        <w:instrText>‐</w:instrText>
      </w:r>
      <w:r w:rsidR="0094074D">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94074D">
        <w:rPr>
          <w:rFonts w:ascii="Cambria Math" w:hAnsi="Cambria Math" w:cs="Cambria Math"/>
        </w:rPr>
        <w:instrText>‐</w:instrText>
      </w:r>
      <w:r w:rsidR="0094074D">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94074D">
        <w:rPr>
          <w:rFonts w:ascii="Cambria Math" w:hAnsi="Cambria Math" w:cs="Cambria Math"/>
        </w:rPr>
        <w:instrText>‐</w:instrText>
      </w:r>
      <w:r w:rsidR="0094074D">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0094074D" w:rsidRPr="0094074D">
        <w:rPr>
          <w:rFonts w:cs="Times New Roman"/>
        </w:rPr>
        <w:t>(</w:t>
      </w:r>
      <w:proofErr w:type="spellStart"/>
      <w:r w:rsidR="0094074D" w:rsidRPr="0094074D">
        <w:rPr>
          <w:rFonts w:cs="Times New Roman"/>
        </w:rPr>
        <w:t>Bierzychudek</w:t>
      </w:r>
      <w:proofErr w:type="spellEnd"/>
      <w:r w:rsidR="0094074D" w:rsidRPr="0094074D">
        <w:rPr>
          <w:rFonts w:cs="Times New Roman"/>
        </w:rPr>
        <w:t xml:space="preserve"> 1981; Stephenson 1981; Sutherland 1986; </w:t>
      </w:r>
      <w:proofErr w:type="spellStart"/>
      <w:r w:rsidR="0094074D" w:rsidRPr="0094074D">
        <w:rPr>
          <w:rFonts w:cs="Times New Roman"/>
        </w:rPr>
        <w:t>Burd</w:t>
      </w:r>
      <w:proofErr w:type="spellEnd"/>
      <w:r w:rsidR="0094074D" w:rsidRPr="0094074D">
        <w:rPr>
          <w:rFonts w:cs="Times New Roman"/>
        </w:rPr>
        <w:t xml:space="preserve"> 1994; Ramsey 1997; </w:t>
      </w:r>
      <w:proofErr w:type="spellStart"/>
      <w:r w:rsidR="0094074D" w:rsidRPr="0094074D">
        <w:rPr>
          <w:rFonts w:cs="Times New Roman"/>
        </w:rPr>
        <w:t>Obeso</w:t>
      </w:r>
      <w:proofErr w:type="spellEnd"/>
      <w:r w:rsidR="0094074D" w:rsidRPr="0094074D">
        <w:rPr>
          <w:rFonts w:cs="Times New Roman"/>
        </w:rPr>
        <w:t xml:space="preserve"> 2004; Ashman </w:t>
      </w:r>
      <w:r w:rsidR="0094074D" w:rsidRPr="0094074D">
        <w:rPr>
          <w:rFonts w:cs="Times New Roman"/>
          <w:i/>
          <w:iCs/>
        </w:rPr>
        <w:t>et al.</w:t>
      </w:r>
      <w:r w:rsidR="0094074D" w:rsidRPr="0094074D">
        <w:rPr>
          <w:rFonts w:cs="Times New Roman"/>
        </w:rPr>
        <w:t xml:space="preserve"> 2004; Knight </w:t>
      </w:r>
      <w:r w:rsidR="0094074D" w:rsidRPr="0094074D">
        <w:rPr>
          <w:rFonts w:cs="Times New Roman"/>
          <w:i/>
          <w:iCs/>
        </w:rPr>
        <w:t>et al.</w:t>
      </w:r>
      <w:r w:rsidR="0094074D" w:rsidRPr="0094074D">
        <w:rPr>
          <w:rFonts w:cs="Times New Roman"/>
        </w:rPr>
        <w:t xml:space="preserve"> 2005; Holland &amp; Chamberlain 2007; </w:t>
      </w:r>
      <w:proofErr w:type="spellStart"/>
      <w:r w:rsidR="0094074D" w:rsidRPr="0094074D">
        <w:rPr>
          <w:rFonts w:cs="Times New Roman"/>
        </w:rPr>
        <w:t>Burd</w:t>
      </w:r>
      <w:proofErr w:type="spellEnd"/>
      <w:r w:rsidR="0094074D" w:rsidRPr="0094074D">
        <w:rPr>
          <w:rFonts w:cs="Times New Roman"/>
        </w:rPr>
        <w:t xml:space="preserve"> 2008; Rosenheim, Schreiber &amp; Williams 2015)</w:t>
      </w:r>
      <w:r w:rsidRPr="003C3342">
        <w:fldChar w:fldCharType="end"/>
      </w:r>
      <w:r>
        <w:t xml:space="preserve">. </w:t>
      </w:r>
    </w:p>
    <w:p w14:paraId="656C6D7C" w14:textId="5BC67E56" w:rsidR="00C70B23" w:rsidRDefault="00D30364" w:rsidP="00C70B23">
      <w:r>
        <w:t xml:space="preserve">Across species variation in the relative size of the </w:t>
      </w:r>
      <w:r w:rsidR="00E94EB2">
        <w:t xml:space="preserve">reproductive tissue </w:t>
      </w:r>
      <w:r>
        <w:t xml:space="preserve">energy pools </w:t>
      </w:r>
      <w:r w:rsidR="00E94EB2">
        <w:t xml:space="preserve">(Figure 1a) </w:t>
      </w:r>
      <w:r>
        <w:t xml:space="preserve">should </w:t>
      </w:r>
      <w:r w:rsidR="00C70B23">
        <w:t>indicat</w:t>
      </w:r>
      <w:r w:rsidR="00E94EB2">
        <w:t xml:space="preserve">e </w:t>
      </w:r>
      <w:r w:rsidR="00085F30">
        <w:t>different reproductive energy allocation strategies</w:t>
      </w:r>
      <w:r w:rsidR="00E94EB2">
        <w:t xml:space="preserve"> underpinned by trade-offs</w:t>
      </w:r>
      <w:r w:rsidR="00085F30">
        <w:t xml:space="preserve">. </w:t>
      </w:r>
      <w:r w:rsidR="00B81630">
        <w:t xml:space="preserve">Plants </w:t>
      </w:r>
      <w:r w:rsidR="00524161">
        <w:t xml:space="preserve">may </w:t>
      </w:r>
      <w:r w:rsidR="00B81630">
        <w:t xml:space="preserve">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as well as variation in the number of ovules formed and the number of seeds matured. T</w:t>
      </w:r>
      <w:r w:rsidR="00085F30">
        <w:t xml:space="preserve">wo established reproductive strategy trade-offs </w:t>
      </w:r>
      <w:r w:rsidR="00F41976">
        <w:t xml:space="preserve">have already investigated relationships between </w:t>
      </w:r>
      <w:r w:rsidR="00E94EB2">
        <w:t xml:space="preserve">some </w:t>
      </w:r>
      <w:r w:rsidR="004D5B90">
        <w:t xml:space="preserve">reproductive </w:t>
      </w:r>
      <w:r w:rsidR="00F41976">
        <w:t xml:space="preserve">energy pools </w:t>
      </w:r>
      <w:r w:rsidR="00E94EB2">
        <w:t xml:space="preserve">and reproductive parts counts </w:t>
      </w:r>
      <w:r w:rsidR="00F41976">
        <w:t xml:space="preserve">and here we </w:t>
      </w:r>
      <w:r w:rsidR="00085F30">
        <w:t xml:space="preserve">expand upon </w:t>
      </w:r>
      <w:r w:rsidR="00524161">
        <w:t xml:space="preserve">these </w:t>
      </w:r>
      <w:r w:rsidR="00085F30">
        <w:t>hypotheses. The first is the well-supported seed size-seed number trade-off</w:t>
      </w:r>
      <w:r w:rsidR="00524161">
        <w:t>,</w:t>
      </w:r>
      <w:r w:rsidR="00085F30">
        <w:t xml:space="preserve"> </w:t>
      </w:r>
      <w:r w:rsidR="00694609">
        <w:t xml:space="preserve">central </w:t>
      </w:r>
      <w:r w:rsidR="00E94EB2">
        <w:t xml:space="preserve">to </w:t>
      </w:r>
      <w:r w:rsidR="00694609">
        <w:t xml:space="preserve">the </w:t>
      </w:r>
      <w:r w:rsidR="00E94EB2">
        <w:t>plant functional trait literature</w:t>
      </w:r>
      <w:r w:rsidR="00524161">
        <w:t>. T</w:t>
      </w:r>
      <w:r w:rsidR="00085F30">
        <w:t xml:space="preserve">he second is the seed set-pollen-attraction cost trade-off described in the parental optimist-parental pessimist literature. </w:t>
      </w:r>
      <w:r w:rsidR="00524161">
        <w:t>Together these yield hypotheses on how energy allocation should differ systematically with respect to seed size.</w:t>
      </w:r>
    </w:p>
    <w:p w14:paraId="46C96615" w14:textId="64792F3F" w:rsidR="00CF3967" w:rsidRDefault="00085F30" w:rsidP="00FF02E0">
      <w:r>
        <w:rPr>
          <w:b/>
        </w:rPr>
        <w:t>Seed size – seed number trade-off</w:t>
      </w:r>
      <w:r w:rsidR="00B846EB" w:rsidRPr="00B846EB">
        <w:rPr>
          <w:b/>
        </w:rPr>
        <w:t>:</w:t>
      </w:r>
      <w:r w:rsidR="00B846EB">
        <w:t xml:space="preserve"> </w:t>
      </w:r>
      <w:r w:rsidR="00C0208B">
        <w:t xml:space="preserve">Previous studies have shown that, plants, relative to their size, </w:t>
      </w:r>
      <w:r w:rsidR="00FF02E0">
        <w:t xml:space="preserve">have a fixed energy budget to invest in seeds, </w:t>
      </w:r>
      <w:r w:rsidR="004D5B90">
        <w:t xml:space="preserve">leading to </w:t>
      </w:r>
      <w:r w:rsidR="00FF02E0" w:rsidRPr="00085F30">
        <w:t xml:space="preserve">the </w:t>
      </w:r>
      <w:r w:rsidR="00FF02E0" w:rsidRPr="00085F30">
        <w:rPr>
          <w:rStyle w:val="Emphasis"/>
          <w:i w:val="0"/>
        </w:rPr>
        <w:t>seed size</w:t>
      </w:r>
      <w:r w:rsidR="00B24069" w:rsidRPr="00085F30">
        <w:rPr>
          <w:rStyle w:val="Emphasis"/>
          <w:i w:val="0"/>
        </w:rPr>
        <w:t xml:space="preserve"> </w:t>
      </w:r>
      <w:r w:rsidR="00FF02E0" w:rsidRPr="00085F30">
        <w:rPr>
          <w:rStyle w:val="Emphasis"/>
          <w:i w:val="0"/>
        </w:rPr>
        <w:t>- seed number trade-off</w:t>
      </w:r>
      <w:r w:rsidR="00694609">
        <w:rPr>
          <w:rStyle w:val="Emphasis"/>
          <w:i w:val="0"/>
        </w:rPr>
        <w:t xml:space="preserve">. </w:t>
      </w:r>
      <w:r w:rsidR="00F51CF7">
        <w:lastRenderedPageBreak/>
        <w:t>Plants can divide this pool of energy into many small seeds or fewer larger seeds, such that a log-log plot of seed size versus scaled seed count should have a slope of -1</w:t>
      </w:r>
      <w:r w:rsidR="00181612">
        <w:t xml:space="preserve"> </w:t>
      </w:r>
      <w:r w:rsidR="00181612">
        <w:fldChar w:fldCharType="begin"/>
      </w:r>
      <w:r w:rsidR="007616B9">
        <w:instrText xml:space="preserve"> ADDIN ZOTERO_ITEM CSL_CITATION {"citationID":"cZEMfpBn","properties":{"formattedCitation":"{\\rtf (Smith &amp; Fretwell 1974; Henery &amp; Westoby 2001; Moles {\\i{}et al.} 2004; Sadras 2007)}","plainCitation":"(Smith &amp; Fretwell 1974; Henery &amp; Westoby 2001;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7616B9">
        <w:rPr>
          <w:rFonts w:ascii="Cambria Math" w:hAnsi="Cambria Math" w:cs="Cambria Math"/>
        </w:rPr>
        <w:instrText>⬚</w:instrText>
      </w:r>
      <w:r w:rsidR="007616B9">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fldChar w:fldCharType="separate"/>
      </w:r>
      <w:r w:rsidR="007616B9" w:rsidRPr="007616B9">
        <w:rPr>
          <w:rFonts w:cs="Times New Roman"/>
        </w:rPr>
        <w:t xml:space="preserve">(Smith &amp; </w:t>
      </w:r>
      <w:proofErr w:type="spellStart"/>
      <w:r w:rsidR="007616B9" w:rsidRPr="007616B9">
        <w:rPr>
          <w:rFonts w:cs="Times New Roman"/>
        </w:rPr>
        <w:t>Fretwell</w:t>
      </w:r>
      <w:proofErr w:type="spellEnd"/>
      <w:r w:rsidR="007616B9" w:rsidRPr="007616B9">
        <w:rPr>
          <w:rFonts w:cs="Times New Roman"/>
        </w:rPr>
        <w:t xml:space="preserve"> 1974; </w:t>
      </w:r>
      <w:proofErr w:type="spellStart"/>
      <w:r w:rsidR="007616B9" w:rsidRPr="007616B9">
        <w:rPr>
          <w:rFonts w:cs="Times New Roman"/>
        </w:rPr>
        <w:t>Henery</w:t>
      </w:r>
      <w:proofErr w:type="spellEnd"/>
      <w:r w:rsidR="007616B9" w:rsidRPr="007616B9">
        <w:rPr>
          <w:rFonts w:cs="Times New Roman"/>
        </w:rPr>
        <w:t xml:space="preserve"> &amp; Westoby 2001; Moles </w:t>
      </w:r>
      <w:r w:rsidR="007616B9" w:rsidRPr="007616B9">
        <w:rPr>
          <w:rFonts w:cs="Times New Roman"/>
          <w:i/>
          <w:iCs/>
        </w:rPr>
        <w:t>et al.</w:t>
      </w:r>
      <w:r w:rsidR="007616B9" w:rsidRPr="007616B9">
        <w:rPr>
          <w:rFonts w:cs="Times New Roman"/>
        </w:rPr>
        <w:t xml:space="preserve"> 2004; </w:t>
      </w:r>
      <w:proofErr w:type="spellStart"/>
      <w:r w:rsidR="007616B9" w:rsidRPr="007616B9">
        <w:rPr>
          <w:rFonts w:cs="Times New Roman"/>
        </w:rPr>
        <w:t>Sadras</w:t>
      </w:r>
      <w:proofErr w:type="spellEnd"/>
      <w:r w:rsidR="007616B9" w:rsidRPr="007616B9">
        <w:rPr>
          <w:rFonts w:cs="Times New Roman"/>
        </w:rPr>
        <w:t xml:space="preserve"> 2007)</w:t>
      </w:r>
      <w:r w:rsidR="00181612">
        <w:fldChar w:fldCharType="end"/>
      </w:r>
      <w:r w:rsidR="00F51CF7">
        <w:t xml:space="preserve">. Very small and very large seeds represent endpoints of a continuous life history strategy </w:t>
      </w:r>
      <w:r w:rsidR="00181612">
        <w:fldChar w:fldCharType="begin"/>
      </w:r>
      <w:r w:rsidR="00181612">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fldChar w:fldCharType="separate"/>
      </w:r>
      <w:r w:rsidR="00181612" w:rsidRPr="00181612">
        <w:rPr>
          <w:rFonts w:cs="Times New Roman"/>
        </w:rPr>
        <w:t xml:space="preserve">(Rees &amp; Westoby 1997; Leishman 2001; Turnbull </w:t>
      </w:r>
      <w:r w:rsidR="00181612" w:rsidRPr="00181612">
        <w:rPr>
          <w:rFonts w:cs="Times New Roman"/>
          <w:i/>
          <w:iCs/>
        </w:rPr>
        <w:t>et al.</w:t>
      </w:r>
      <w:r w:rsidR="00181612" w:rsidRPr="00181612">
        <w:rPr>
          <w:rFonts w:cs="Times New Roman"/>
        </w:rPr>
        <w:t xml:space="preserve"> 2004; Moles &amp; Westoby 2006)</w:t>
      </w:r>
      <w:r w:rsidR="00181612">
        <w:fldChar w:fldCharType="end"/>
      </w:r>
      <w:r w:rsidR="00F51CF7">
        <w:t xml:space="preserve">, with small-seeded species displaying superior colonization ability, while larger-seeded species have a greater likelihood of establishing and better competitive outcomes. In turn, since large-seeded species produce fewer seeds, they display a suite of traits to ensure that a greater proportion of their seeds successfully establish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181612" w:rsidRPr="00181612">
        <w:rPr>
          <w:rFonts w:cs="Times New Roman"/>
        </w:rPr>
        <w:t>(Moles &amp; Westoby 2006)</w:t>
      </w:r>
      <w:r w:rsidR="00F51CF7">
        <w:fldChar w:fldCharType="end"/>
      </w:r>
      <w:r w:rsidR="00F51CF7">
        <w:t xml:space="preserve">. </w:t>
      </w:r>
    </w:p>
    <w:p w14:paraId="7634BFB3" w14:textId="79A1858B" w:rsidR="00CF3967" w:rsidRDefault="00B24069" w:rsidP="00957CF9">
      <w:r>
        <w:t xml:space="preserve">While well-supported by empirical data, t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trade-offs. First, we suggest plants, relative to their size</w:t>
      </w:r>
      <w:commentRangeStart w:id="6"/>
      <w:r w:rsidR="00CF3967">
        <w:t>, should invest a fixed amount of energy</w:t>
      </w:r>
      <w:r w:rsidR="00B07AD7">
        <w:t xml:space="preserve"> </w:t>
      </w:r>
      <w:r w:rsidR="004D5B90">
        <w:t xml:space="preserve">maturing </w:t>
      </w:r>
      <w:r w:rsidR="00694609">
        <w:t>ovule</w:t>
      </w:r>
      <w:r w:rsidR="004D5B90">
        <w:t>s</w:t>
      </w:r>
      <w:r w:rsidR="00694609">
        <w:t xml:space="preserve"> </w:t>
      </w:r>
      <w:commentRangeEnd w:id="6"/>
      <w:r w:rsidR="00524161">
        <w:rPr>
          <w:rStyle w:val="CommentReference"/>
        </w:rPr>
        <w:commentReference w:id="6"/>
      </w:r>
      <w:r w:rsidR="00694609">
        <w:t>to the point of pollination</w:t>
      </w:r>
      <w:r w:rsidR="009603D7">
        <w:t xml:space="preserve">, </w:t>
      </w:r>
      <w:r w:rsidR="00524161">
        <w:t xml:space="preserve">generating </w:t>
      </w:r>
      <w:r w:rsidR="009603D7">
        <w:t xml:space="preserve">a trade-off between pollen-attraction costs and the number of ovules that are displayed to pollinators (Figure 1b). </w:t>
      </w:r>
      <w:r w:rsidR="00B846EB">
        <w:t xml:space="preserve">Species with higher pollen-attraction costs will </w:t>
      </w:r>
      <w:r w:rsidR="00524161">
        <w:t xml:space="preserve">inevitably </w:t>
      </w:r>
      <w:r w:rsidR="00B846EB">
        <w:t xml:space="preserve">produce fewer ovules. </w:t>
      </w:r>
      <w:r w:rsidR="009603D7">
        <w:t xml:space="preserve">Second, we hypothesize that plants, again relative to their size, display a trade-off between total </w:t>
      </w:r>
      <w:r w:rsidR="006111CA">
        <w:t xml:space="preserve">reproductive </w:t>
      </w:r>
      <w:r w:rsidR="009603D7">
        <w:t>costs and seed count (Figure 1b).</w:t>
      </w:r>
      <w:r w:rsidR="00550304">
        <w:t xml:space="preserve"> This trade-off is </w:t>
      </w:r>
      <w:r w:rsidR="00694609">
        <w:t xml:space="preserve">similar </w:t>
      </w:r>
      <w:r w:rsidR="00550304">
        <w:t xml:space="preserve">to the seed size-seed count trade-off, but includes all </w:t>
      </w:r>
      <w:r w:rsidR="006111CA">
        <w:t xml:space="preserve">of a plants reproductive energy expenditures </w:t>
      </w:r>
      <w:r w:rsidR="00550304">
        <w:t>to construct a seed, not just the seed weight itself.</w:t>
      </w:r>
      <w:r w:rsidR="009603D7">
        <w:t xml:space="preserve"> Both trade-offs </w:t>
      </w:r>
      <w:r w:rsidR="00550304">
        <w:t xml:space="preserve">are predicted to </w:t>
      </w:r>
      <w:r w:rsidR="009603D7">
        <w:t xml:space="preserve">have a slope = -1, but the pollen-attraction costs – ovules at point of pollination trade-off should have a higher intercept, since seed set is &lt;1. </w:t>
      </w:r>
      <w:r w:rsidR="00957CF9">
        <w:t xml:space="preserve">These are two independent trade-offs, each simply showing there exists a fixed pool of energy to spend. Species variation in seedset, the ratio of seed count to ovule count, provides the link between these two </w:t>
      </w:r>
      <w:proofErr w:type="gramStart"/>
      <w:r w:rsidR="00957CF9">
        <w:t>trade-</w:t>
      </w:r>
      <w:proofErr w:type="gramEnd"/>
      <w:r w:rsidR="00957CF9">
        <w:t xml:space="preserve">offs – and is itself one of the axes in the trade-off described below. </w:t>
      </w:r>
    </w:p>
    <w:p w14:paraId="576CB02E" w14:textId="60A49408"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w:t>
      </w:r>
      <w:r w:rsidRPr="003C3342">
        <w:lastRenderedPageBreak/>
        <w:t xml:space="preserve">dividing the total energy investment </w:t>
      </w:r>
      <w:r>
        <w:t>per</w:t>
      </w:r>
      <w:r w:rsidRPr="003C3342">
        <w:t xml:space="preserve"> seed between the cost</w:t>
      </w:r>
      <w:r>
        <w:t>s</w:t>
      </w:r>
      <w:r w:rsidRPr="003C3342">
        <w:t xml:space="preserve"> of attracting pollen versus 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r w:rsidR="0094074D">
        <w:instrText xml:space="preserve"> ADDIN ZOTERO_ITEM CSL_CITATION {"citationID":"SgryTZmg","properties":{"formattedCitation":"{\\rtf (Rosenheim {\\i{}et al.} 2014; Burd 2016; Rosenheim {\\i{}et al.} 2016)}","plainCitation":"(Rosenheim et al. 2014; Burd 2016; Rosenheim et al.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3C3342">
        <w:fldChar w:fldCharType="separate"/>
      </w:r>
      <w:r w:rsidR="0094074D" w:rsidRPr="0094074D">
        <w:rPr>
          <w:rFonts w:cs="Times New Roman"/>
        </w:rPr>
        <w:t xml:space="preserve">(Rosenheim </w:t>
      </w:r>
      <w:r w:rsidR="0094074D" w:rsidRPr="0094074D">
        <w:rPr>
          <w:rFonts w:cs="Times New Roman"/>
          <w:i/>
          <w:iCs/>
        </w:rPr>
        <w:t>et al.</w:t>
      </w:r>
      <w:r w:rsidR="0094074D" w:rsidRPr="0094074D">
        <w:rPr>
          <w:rFonts w:cs="Times New Roman"/>
        </w:rPr>
        <w:t xml:space="preserve"> 2014; </w:t>
      </w:r>
      <w:proofErr w:type="spellStart"/>
      <w:r w:rsidR="0094074D" w:rsidRPr="0094074D">
        <w:rPr>
          <w:rFonts w:cs="Times New Roman"/>
        </w:rPr>
        <w:t>Burd</w:t>
      </w:r>
      <w:proofErr w:type="spellEnd"/>
      <w:r w:rsidR="0094074D" w:rsidRPr="0094074D">
        <w:rPr>
          <w:rFonts w:cs="Times New Roman"/>
        </w:rPr>
        <w:t xml:space="preserve"> 2016; Rosenheim </w:t>
      </w:r>
      <w:r w:rsidR="0094074D" w:rsidRPr="0094074D">
        <w:rPr>
          <w:rFonts w:cs="Times New Roman"/>
          <w:i/>
          <w:iCs/>
        </w:rPr>
        <w:t>et al.</w:t>
      </w:r>
      <w:r w:rsidR="0094074D" w:rsidRPr="0094074D">
        <w:rPr>
          <w:rFonts w:cs="Times New Roman"/>
        </w:rPr>
        <w:t xml:space="preserve"> 2016)</w:t>
      </w:r>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indicate that species with relatively low pollen-attraction costs (</w:t>
      </w:r>
      <w:r w:rsidR="006A0EE8">
        <w:t xml:space="preserve">in their studies, defined as successful </w:t>
      </w:r>
      <w:r w:rsidRPr="003C3342">
        <w:t xml:space="preserve">and </w:t>
      </w:r>
      <w:r w:rsidR="006A0EE8">
        <w:t xml:space="preserve">discarded </w:t>
      </w:r>
      <w:r w:rsidRPr="003C3342">
        <w:t xml:space="preserve">costs) should </w:t>
      </w:r>
      <w:r w:rsidR="00252B64">
        <w:t xml:space="preserve">produce a greater excess of ovules, relative to what they are able to provision, </w:t>
      </w:r>
      <w:r w:rsidR="008205B4">
        <w:t xml:space="preserve">manifested </w:t>
      </w:r>
      <w:r w:rsidR="00252B64">
        <w:t>as lower seedset.</w:t>
      </w:r>
    </w:p>
    <w:p w14:paraId="0E9C1B0A" w14:textId="0F673329" w:rsidR="00C70B23" w:rsidRDefault="00252B64" w:rsidP="00252B64">
      <w:r>
        <w:t xml:space="preserve">This axis of variation accords 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181612" w:rsidRPr="00181612">
        <w:rPr>
          <w:rFonts w:cs="Times New Roman"/>
        </w:rPr>
        <w:t xml:space="preserve">(Mock &amp; Forbes 1995; </w:t>
      </w:r>
      <w:proofErr w:type="spellStart"/>
      <w:r w:rsidR="00181612" w:rsidRPr="00181612">
        <w:rPr>
          <w:rFonts w:cs="Times New Roman"/>
        </w:rPr>
        <w:t>Burd</w:t>
      </w:r>
      <w:proofErr w:type="spellEnd"/>
      <w:r w:rsidR="00181612" w:rsidRPr="00181612">
        <w:rPr>
          <w:rFonts w:cs="Times New Roman"/>
        </w:rPr>
        <w:t xml:space="preserve"> 2008; Rosenheim </w:t>
      </w:r>
      <w:r w:rsidR="00181612" w:rsidRPr="00181612">
        <w:rPr>
          <w:rFonts w:cs="Times New Roman"/>
          <w:i/>
          <w:iCs/>
        </w:rPr>
        <w:t>et al.</w:t>
      </w:r>
      <w:r w:rsidR="00181612" w:rsidRPr="00181612">
        <w:rPr>
          <w:rFonts w:cs="Times New Roman"/>
        </w:rPr>
        <w:t xml:space="preserve"> 2014)</w:t>
      </w:r>
      <w:r w:rsidR="00C70B23" w:rsidRPr="003C3342">
        <w:fldChar w:fldCharType="end"/>
      </w:r>
      <w:r w:rsidR="00C70B23">
        <w:t xml:space="preserve">. A parental optimist is defined as a species that overproduces </w:t>
      </w:r>
      <w:r w:rsidR="00C70B23" w:rsidRPr="003C3342">
        <w:t xml:space="preserve">ovules, relatively few of which mature in an average year due to limited resource supply. </w:t>
      </w:r>
      <w:r w:rsidR="00550304">
        <w:t xml:space="preserve">Such a species is forever “optimistic” that it will have higher-than-average provisioning resources and overproduces ovules should environmental conditions be unusually favourable. Since an optimist discards so many ovules – both pollinated and </w:t>
      </w:r>
      <w:proofErr w:type="spellStart"/>
      <w:r w:rsidR="00550304">
        <w:t>unpollinated</w:t>
      </w:r>
      <w:proofErr w:type="spellEnd"/>
      <w:r w:rsidR="00550304">
        <w:t xml:space="preserve">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 should display parental pessimism</w:t>
      </w:r>
      <w:r w:rsidR="00C70B23">
        <w:t>:</w:t>
      </w:r>
      <w:r w:rsidR="00C70B23" w:rsidRPr="003C3342">
        <w:t xml:space="preserve"> an underproduction of ovules, with </w:t>
      </w:r>
      <w:r w:rsidR="00C70B23">
        <w:t>embryo</w:t>
      </w:r>
      <w:r w:rsidR="00C70B23" w:rsidRPr="003C3342">
        <w:t xml:space="preserve"> number limiting seed production in many years</w:t>
      </w:r>
      <w:r w:rsidR="00C70B23">
        <w:t>, often as a result of pollen limitation.</w:t>
      </w:r>
      <w:r w:rsidR="00C70B23" w:rsidRPr="003C3342">
        <w:t xml:space="preserve"> </w:t>
      </w:r>
    </w:p>
    <w:p w14:paraId="65F85BB9" w14:textId="32624D6B"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w:t>
      </w:r>
      <w:r w:rsidR="007C6EDF">
        <w:lastRenderedPageBreak/>
        <w:t xml:space="preserve">requires that the plant provision embryos that are </w:t>
      </w:r>
      <w:r w:rsidRPr="003C3342">
        <w:t>vigorous genotypes</w:t>
      </w:r>
      <w:r w:rsidR="003D5363">
        <w:t>, in part accomplished</w:t>
      </w:r>
      <w:r>
        <w:t xml:space="preserve"> by being selective about which pollen grains to use and which zygotes to provision, termed selective abortion</w:t>
      </w:r>
      <w:r w:rsidR="003D5363">
        <w:t>. This has been</w:t>
      </w:r>
      <w:r>
        <w:t xml:space="preserve"> shown to be an important mechanism to increase plant fitness </w:t>
      </w:r>
      <w:r>
        <w:fldChar w:fldCharType="begin"/>
      </w:r>
      <w:r w:rsidR="00524161">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00181612" w:rsidRPr="00181612">
        <w:rPr>
          <w:rFonts w:cs="Times New Roman"/>
        </w:rPr>
        <w:t>(</w:t>
      </w:r>
      <w:proofErr w:type="spellStart"/>
      <w:r w:rsidR="00181612" w:rsidRPr="00181612">
        <w:rPr>
          <w:rFonts w:cs="Times New Roman"/>
        </w:rPr>
        <w:t>Willson</w:t>
      </w:r>
      <w:proofErr w:type="spellEnd"/>
      <w:r w:rsidR="00181612" w:rsidRPr="00181612">
        <w:rPr>
          <w:rFonts w:cs="Times New Roman"/>
        </w:rPr>
        <w:t xml:space="preserve"> &amp; Burley 1983; Sutherland 1986; Kozlowski &amp; Stearns 1989; </w:t>
      </w:r>
      <w:proofErr w:type="spellStart"/>
      <w:r w:rsidR="00181612" w:rsidRPr="00181612">
        <w:rPr>
          <w:rFonts w:cs="Times New Roman"/>
        </w:rPr>
        <w:t>Guittian</w:t>
      </w:r>
      <w:proofErr w:type="spellEnd"/>
      <w:r w:rsidR="00181612" w:rsidRPr="00181612">
        <w:rPr>
          <w:rFonts w:cs="Times New Roman"/>
        </w:rPr>
        <w:t xml:space="preserve"> 1993; </w:t>
      </w:r>
      <w:proofErr w:type="spellStart"/>
      <w:r w:rsidR="00181612" w:rsidRPr="00181612">
        <w:rPr>
          <w:rFonts w:cs="Times New Roman"/>
        </w:rPr>
        <w:t>Melser</w:t>
      </w:r>
      <w:proofErr w:type="spellEnd"/>
      <w:r w:rsidR="00181612" w:rsidRPr="00181612">
        <w:rPr>
          <w:rFonts w:cs="Times New Roman"/>
        </w:rPr>
        <w:t xml:space="preserve"> &amp; </w:t>
      </w:r>
      <w:proofErr w:type="spellStart"/>
      <w:r w:rsidR="00181612" w:rsidRPr="00181612">
        <w:rPr>
          <w:rFonts w:cs="Times New Roman"/>
        </w:rPr>
        <w:t>Klinkhamer</w:t>
      </w:r>
      <w:proofErr w:type="spellEnd"/>
      <w:r w:rsidR="00181612" w:rsidRPr="00181612">
        <w:rPr>
          <w:rFonts w:cs="Times New Roman"/>
        </w:rPr>
        <w:t xml:space="preserve"> 2001; Harder &amp; Barrett 2006)</w:t>
      </w:r>
      <w:r>
        <w:fldChar w:fldCharType="end"/>
      </w:r>
      <w:r>
        <w:t xml:space="preserve">. </w:t>
      </w:r>
      <w:r w:rsidR="008D5690">
        <w:t>A</w:t>
      </w:r>
      <w:r>
        <w:t xml:space="preserve"> parent plant can exert stronger zygote selection if there is a large pool of excess embryos</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 xml:space="preserve">be highest in parental optimists, those species with relatively lower pollen-attraction costs (Figure 1c). </w:t>
      </w:r>
      <w:r w:rsidR="0000005F">
        <w:t xml:space="preserve"> </w:t>
      </w:r>
      <w:r w:rsidR="0067148D">
        <w:t>(</w:t>
      </w:r>
      <w:r w:rsidR="0000005F">
        <w:t xml:space="preserve">Note, that </w:t>
      </w:r>
      <w:r w:rsidR="0000005F">
        <w:rPr>
          <w:i/>
        </w:rPr>
        <w:t>choosiness</w:t>
      </w:r>
      <w:r w:rsidR="0000005F">
        <w:t xml:space="preserve"> as defined here</w:t>
      </w:r>
      <w:r w:rsidR="0067148D">
        <w:t>,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 It is illogical that pollen-limitation or pollen-ovule incompatibility – on a proportional basis – would be higher in plants with a relatively higher ovule count, such that selective embryo abortion</w:t>
      </w:r>
      <w:r w:rsidR="00B22E6C">
        <w:t xml:space="preserve"> or select pollen-tube growth</w:t>
      </w:r>
      <w:r w:rsidR="0067148D">
        <w:t xml:space="preserve"> is the most likely explanation for low seedset among parental optimists.)</w:t>
      </w:r>
    </w:p>
    <w:p w14:paraId="0BC10F31" w14:textId="09686FE3" w:rsidR="0012287A" w:rsidRDefault="008D5690" w:rsidP="008D5690">
      <w:r>
        <w:t xml:space="preserve">The </w:t>
      </w:r>
      <w:r w:rsidR="006A0EE8">
        <w:t xml:space="preserve">trade-offs </w:t>
      </w:r>
      <w:r>
        <w:t xml:space="preserve">described </w:t>
      </w:r>
      <w:r w:rsidR="006A0EE8">
        <w:t>embody different reproductive tissue measures, but both represent the same r</w:t>
      </w:r>
      <w:r w:rsidR="0067148D">
        <w:t>eproductive strategy continuum</w:t>
      </w:r>
      <w:r>
        <w:t>. At one end of the spectrum are species that produce relatively few, large seeds, and have low seedset due to resource limitation. They display greater selectively in which zygotes to provision, since they are investing more energy in each offspring and maturing fewer seeds. These species invest proportionally more in seed provisioning and relatively less in pollen attraction</w:t>
      </w:r>
      <w:r w:rsidR="001D74F4">
        <w:t xml:space="preserve"> per ovule</w:t>
      </w:r>
      <w:r>
        <w:t>.</w:t>
      </w:r>
      <w:r w:rsidR="00666BA3">
        <w:t xml:space="preserve"> </w:t>
      </w:r>
      <w:r w:rsidR="001D74F4">
        <w:t xml:space="preserve">Parental pessimists have the same energy to invest in both ovules and seeds, but produce relatively fewer, more costly ovules and relatively more, less costly seeds. </w:t>
      </w:r>
      <w:r w:rsidR="00666BA3">
        <w:t xml:space="preserve">Two previous studies have indeed observed that </w:t>
      </w:r>
      <w:r w:rsidR="00252B64">
        <w:t>big-seeded species have lower seedset</w:t>
      </w:r>
      <w:r>
        <w:t>, also attributed to greater choosiness</w:t>
      </w:r>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7C209F" w:rsidRPr="007C209F">
        <w:rPr>
          <w:rFonts w:cs="Times New Roman"/>
        </w:rPr>
        <w:t>(Lord &amp; Westoby 2006, 2012)</w:t>
      </w:r>
      <w:r w:rsidR="00252B64">
        <w:fldChar w:fldCharType="end"/>
      </w:r>
      <w:r w:rsidR="007C209F">
        <w:t>.</w:t>
      </w:r>
    </w:p>
    <w:p w14:paraId="1CD3D038" w14:textId="3E8A4DE3"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I</w:t>
      </w:r>
      <w:r w:rsidR="00666BA3">
        <w:t>n large-seeded species total pre-</w:t>
      </w:r>
      <w:r w:rsidR="00666BA3">
        <w:lastRenderedPageBreak/>
        <w:t>provisioning investment will be predominately into discarded tissue</w:t>
      </w:r>
      <w:r w:rsidR="00702F29">
        <w:t>s</w:t>
      </w:r>
      <w:r w:rsidR="00666BA3">
        <w:t>, as most of the ovules</w:t>
      </w:r>
      <w:r w:rsidR="00702F29">
        <w:t xml:space="preserve"> produced will be shed or aborted before the onset of provisioning (Figure </w:t>
      </w:r>
      <w:r w:rsidR="00DB0EBC">
        <w:t>1d</w:t>
      </w:r>
      <w:r w:rsidR="00702F29">
        <w:t xml:space="preserve">). </w:t>
      </w:r>
      <w:r w:rsidR="00DB0EBC">
        <w:t>2</w:t>
      </w:r>
      <w:r w:rsidR="001D74F4">
        <w:t>) O</w:t>
      </w:r>
      <w:r w:rsidR="00702F29">
        <w:t>nce large-seeded species begin provisioning a zygote they are more likely to successfully create a viable seed, such that the proportion of total provisioning investment allocated to successful tissues versus discarded tissues</w:t>
      </w:r>
      <w:r w:rsidR="00013152">
        <w:t xml:space="preserve"> should be higher in large-seeded species (Figure 1e). </w:t>
      </w:r>
      <w:r w:rsidR="00DB0EBC">
        <w:t xml:space="preserve">3) With increased seed size, species spend a decreasing proportion of their success costs on pollen-attraction costs, as they are expected to produce a large number of inexpensive ovules (Figure 1f). </w:t>
      </w:r>
    </w:p>
    <w:p w14:paraId="21A93671" w14:textId="111DD026" w:rsidR="00DF6FC6" w:rsidRPr="003C3342" w:rsidRDefault="00DF6FC6" w:rsidP="00DF6FC6">
      <w:r>
        <w:t xml:space="preserve">In </w:t>
      </w:r>
      <w:r w:rsidR="0012287A">
        <w:t>summary</w:t>
      </w:r>
      <w:r>
        <w:t xml:space="preserve">, we </w:t>
      </w:r>
      <w:r w:rsidR="0012287A">
        <w:t xml:space="preserve">ask </w:t>
      </w:r>
      <w:r>
        <w:t>the following questions</w:t>
      </w:r>
      <w:r w:rsidRPr="00BA744F">
        <w:t>:</w:t>
      </w:r>
    </w:p>
    <w:p w14:paraId="739A5042" w14:textId="32578A70" w:rsidR="00DF6FC6" w:rsidRDefault="00DF6FC6" w:rsidP="009603D7">
      <w:pPr>
        <w:pStyle w:val="ListParagraph"/>
        <w:numPr>
          <w:ilvl w:val="0"/>
          <w:numId w:val="11"/>
        </w:numPr>
      </w:pPr>
      <w:r>
        <w:t xml:space="preserve">How much do individual plants invest in different reproductive tissues and does </w:t>
      </w:r>
      <w:r w:rsidR="001D74F4">
        <w:t xml:space="preserve">the proportional investment </w:t>
      </w:r>
      <w:r>
        <w:t xml:space="preserve">differ among </w:t>
      </w:r>
      <w:r w:rsidRPr="003270F1">
        <w:t>species</w:t>
      </w:r>
      <w:r>
        <w:t>?</w:t>
      </w:r>
    </w:p>
    <w:p w14:paraId="2098F51B" w14:textId="0A031F3B" w:rsidR="009603D7" w:rsidRDefault="009603D7" w:rsidP="00DF6FC6">
      <w:pPr>
        <w:pStyle w:val="ListParagraph"/>
        <w:numPr>
          <w:ilvl w:val="0"/>
          <w:numId w:val="11"/>
        </w:numPr>
      </w:pPr>
      <w:r>
        <w:t>Do the hypothesized pollen attraction costs-ovules available for pollination and success costs-seed count trade-offs exis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7353AB52" w:rsidR="0012287A" w:rsidRDefault="0012287A" w:rsidP="00DF6FC6">
      <w:pPr>
        <w:pStyle w:val="ListParagraph"/>
        <w:numPr>
          <w:ilvl w:val="0"/>
          <w:numId w:val="11"/>
        </w:numPr>
      </w:pPr>
      <w:r>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6105355" w14:textId="1AECB878" w:rsidR="00AC35F9" w:rsidRDefault="00C94EFD" w:rsidP="00AC35F9">
      <w:r w:rsidRPr="003C3342">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w:t>
      </w:r>
      <w:proofErr w:type="spellStart"/>
      <w:r w:rsidRPr="003C3342">
        <w:t>chronosequence</w:t>
      </w:r>
      <w:proofErr w:type="spellEnd"/>
      <w:r w:rsidRPr="003C3342">
        <w:t xml:space="preserve">, from 3 months to 30 years. We assessed total reproductive investment every 3 weeks for a year, to determine total investment both in tissues that developed into mature </w:t>
      </w:r>
      <w:r w:rsidRPr="003C3342">
        <w:lastRenderedPageBreak/>
        <w:t xml:space="preserve">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0919768E"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001D74F4">
        <w:t xml:space="preserve">variables including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05700F03" w:rsidR="00687D3A" w:rsidRPr="003C3342" w:rsidRDefault="00687D3A" w:rsidP="003F5336">
      <w:r w:rsidRPr="003C3342">
        <w:t>Th</w:t>
      </w:r>
      <w:r w:rsidR="00C22E00">
        <w:t>e</w:t>
      </w:r>
      <w:r w:rsidRPr="003C3342">
        <w:t xml:space="preserve"> study was carried out in </w:t>
      </w:r>
      <w:proofErr w:type="spellStart"/>
      <w:r w:rsidRPr="003C3342">
        <w:t>Kuring’gai</w:t>
      </w:r>
      <w:proofErr w:type="spellEnd"/>
      <w:r w:rsidRPr="003C3342">
        <w:t xml:space="preserve">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181612" w:rsidRPr="00181612">
        <w:rPr>
          <w:rFonts w:cs="Times New Roman"/>
        </w:rPr>
        <w:t>(</w:t>
      </w:r>
      <w:proofErr w:type="spellStart"/>
      <w:r w:rsidR="00181612" w:rsidRPr="00181612">
        <w:rPr>
          <w:rFonts w:cs="Times New Roman"/>
        </w:rPr>
        <w:t>Kodela</w:t>
      </w:r>
      <w:proofErr w:type="spellEnd"/>
      <w:r w:rsidR="00181612" w:rsidRPr="00181612">
        <w:rPr>
          <w:rFonts w:cs="Times New Roman"/>
        </w:rPr>
        <w:t xml:space="preserve">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181612" w:rsidRPr="00181612">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w:t>
      </w:r>
      <w:proofErr w:type="spellStart"/>
      <w:r w:rsidRPr="003C3342">
        <w:t>seeders</w:t>
      </w:r>
      <w:proofErr w:type="spellEnd"/>
      <w:r w:rsidRPr="003C3342">
        <w:t xml:space="preserve">, species that are killed by fire and re-establish from seed. </w:t>
      </w:r>
      <w:r w:rsidR="00396E33" w:rsidRPr="003C3342">
        <w:t>T</w:t>
      </w:r>
      <w:r w:rsidRPr="003C3342">
        <w:t xml:space="preserve">he obligate </w:t>
      </w:r>
      <w:proofErr w:type="spellStart"/>
      <w:r w:rsidRPr="003C3342">
        <w:t>seeders</w:t>
      </w:r>
      <w:proofErr w:type="spellEnd"/>
      <w:r w:rsidRPr="003C3342">
        <w:t xml:space="preserve">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 xml:space="preserve">Since the fire history of the park is well documented, the age of obligate </w:t>
      </w:r>
      <w:proofErr w:type="spellStart"/>
      <w:r w:rsidR="003F5336" w:rsidRPr="003C3342">
        <w:t>seeders</w:t>
      </w:r>
      <w:proofErr w:type="spellEnd"/>
      <w:r w:rsidR="003F5336" w:rsidRPr="003C3342">
        <w:t xml:space="preserve"> at a site can be est</w:t>
      </w:r>
      <w:r w:rsidR="003F5336">
        <w:t>imated. In total, w</w:t>
      </w:r>
      <w:r w:rsidR="00C22E00">
        <w:t>e selected 14 obligate-</w:t>
      </w:r>
      <w:proofErr w:type="spellStart"/>
      <w:r w:rsidRPr="003C3342">
        <w:t>seeder</w:t>
      </w:r>
      <w:proofErr w:type="spellEnd"/>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Proteacea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r w:rsidRPr="003C3342">
        <w:rPr>
          <w:i/>
        </w:rPr>
        <w:t>Pultenaea tuberculata</w:t>
      </w:r>
      <w:r w:rsidRPr="003C3342">
        <w:t xml:space="preserve"> (</w:t>
      </w:r>
      <w:proofErr w:type="spellStart"/>
      <w:r w:rsidRPr="003C3342">
        <w:t>Fabaceae</w:t>
      </w:r>
      <w:proofErr w:type="spellEnd"/>
      <w:r w:rsidRPr="003C3342">
        <w:t xml:space="preserve">). The family </w:t>
      </w:r>
      <w:proofErr w:type="spellStart"/>
      <w:r w:rsidRPr="003C3342">
        <w:t>Myrtaceae</w:t>
      </w:r>
      <w:proofErr w:type="spellEnd"/>
      <w:r w:rsidRPr="003C3342">
        <w:t xml:space="preserve"> is well represented in the community, but </w:t>
      </w:r>
      <w:r w:rsidRPr="003C3342">
        <w:lastRenderedPageBreak/>
        <w:t>absent from the study, as all</w:t>
      </w:r>
      <w:r w:rsidR="0012287A">
        <w:t xml:space="preserve"> locally</w:t>
      </w:r>
      <w:r w:rsidRPr="003C3342">
        <w:t xml:space="preserve">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proofErr w:type="spellStart"/>
      <w:r w:rsidR="009915C4" w:rsidRPr="003C3342">
        <w:rPr>
          <w:i/>
        </w:rPr>
        <w:t>Allocasuarina</w:t>
      </w:r>
      <w:proofErr w:type="spellEnd"/>
      <w:r w:rsidR="009915C4" w:rsidRPr="003C3342">
        <w:rPr>
          <w:i/>
        </w:rPr>
        <w:t xml:space="preserve"> </w:t>
      </w:r>
      <w:proofErr w:type="spellStart"/>
      <w:r w:rsidR="009915C4" w:rsidRPr="003C3342">
        <w:rPr>
          <w:i/>
        </w:rPr>
        <w:t>distyla</w:t>
      </w:r>
      <w:proofErr w:type="spellEnd"/>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148C9927"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 xml:space="preserve">Individuals were sampled at different ages across a fire-created </w:t>
      </w:r>
      <w:proofErr w:type="spellStart"/>
      <w:r w:rsidR="004C5CD8" w:rsidRPr="003F5336">
        <w:t>chronosequence</w:t>
      </w:r>
      <w:proofErr w:type="spellEnd"/>
      <w:r w:rsidR="004C5CD8" w:rsidRPr="003F5336">
        <w:t>, from 3 months to 30 years</w:t>
      </w:r>
      <w:r w:rsidR="004C5CD8">
        <w:t xml:space="preserve">. Site ages were estimated from fire records maintained by </w:t>
      </w:r>
      <w:r w:rsidR="004C5CD8" w:rsidRPr="003C3342">
        <w:t>NSW NPWS</w:t>
      </w:r>
      <w:r w:rsidR="004C5CD8">
        <w:t xml:space="preserve">. </w:t>
      </w:r>
      <w:r w:rsidR="004C5CD8" w:rsidRPr="003C3342">
        <w:t xml:space="preserve">At the conclusion of the study, the approximate ages of the individuals on the six sites were: 1.4, 2.4, 5, </w:t>
      </w:r>
      <w:proofErr w:type="gramStart"/>
      <w:r w:rsidR="004C5CD8" w:rsidRPr="003C3342">
        <w:t>7</w:t>
      </w:r>
      <w:proofErr w:type="gramEnd"/>
      <w:r w:rsidR="004C5CD8" w:rsidRPr="003C3342">
        <w:t>,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0DDAC3B6" w:rsidR="00687D3A" w:rsidRPr="003C3342" w:rsidRDefault="009915C4" w:rsidP="003C3342">
      <w:r w:rsidRPr="003C3342">
        <w:lastRenderedPageBreak/>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Pr="003C3342">
        <w:t xml:space="preserve">. </w:t>
      </w:r>
      <w:r w:rsidR="00384C76">
        <w:t xml:space="preserve">The </w:t>
      </w:r>
      <w:r w:rsidR="00A3280F">
        <w:t>Supplementary Material</w:t>
      </w:r>
      <w:r w:rsidRPr="003C3342">
        <w:t xml:space="preserve"> 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eight.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25ED9FF0"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w:t>
      </w:r>
      <w:r w:rsidR="00524161">
        <w:t xml:space="preserve"> average </w:t>
      </w:r>
      <w:r w:rsidR="00944994">
        <w:t>weights of many plant parts are based on species 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70E7B129" w:rsidR="00A214E8" w:rsidRDefault="000D0446" w:rsidP="003C3342">
      <w:r>
        <w:t>To calculate the three success costs components, pollen-attraction costs, packaging and dispersal costs, and seed weight</w:t>
      </w:r>
      <w:r w:rsidR="0070304C">
        <w:t>,</w:t>
      </w:r>
      <w:r>
        <w:t xml:space="preserve"> the unit weight of reproductive parts required for the successful creation and </w:t>
      </w:r>
      <w:r>
        <w:lastRenderedPageBreak/>
        <w:t xml:space="preserve">provisioning of a single propagule were summed together. For pollen-attraction tissues, unit weight was determined by dividing the mass of the part at the time of pollination by the number of ovules it supported. </w:t>
      </w:r>
      <w:r w:rsidR="00944994">
        <w:t>All calculations make the assumption that each species produces a fix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tissues, the unit weight was calculated by dividing the mass of the part at seed maturity by the number of seeds it supported. </w:t>
      </w:r>
      <w:r w:rsidR="000611F0">
        <w:t xml:space="preserve">For seed weight, we chose to designate the endosperm and embryo as the primary reproductive unit, for it provides a consistent comparison of tissue weights across species. It is hereafter referred to as </w:t>
      </w:r>
      <w:r w:rsidR="000611F0" w:rsidRPr="00563A09">
        <w:rPr>
          <w:i/>
        </w:rPr>
        <w:t>seed size</w:t>
      </w:r>
      <w:r w:rsidR="000611F0">
        <w:t xml:space="preserve">. In contrast, the propagule includes the seed coat and additional dispersal tissues in some species, but not others. </w:t>
      </w:r>
      <w:r>
        <w:t>See the Supplementary Material for a depiction of the parts for each species</w:t>
      </w:r>
      <w:r w:rsidR="0070304C">
        <w:t xml:space="preserve"> and the number of ovules in each part</w:t>
      </w:r>
      <w:r>
        <w:t>.</w:t>
      </w:r>
    </w:p>
    <w:p w14:paraId="08C1D1D9" w14:textId="5100325E" w:rsidR="000D0446" w:rsidRDefault="000D0446" w:rsidP="003C3342">
      <w:r>
        <w:t xml:space="preserve">Discarded pollen-attraction tissue costs were </w:t>
      </w:r>
      <w:r w:rsidR="00944994">
        <w:t xml:space="preserve">then </w:t>
      </w:r>
      <w:r>
        <w:t xml:space="preserve">determined </w:t>
      </w:r>
      <w:r w:rsidR="00944994">
        <w:t>by the following formula:</w:t>
      </w:r>
    </w:p>
    <w:p w14:paraId="5A636194" w14:textId="6B58E56A" w:rsidR="00944994" w:rsidRDefault="00944994" w:rsidP="003C3342">
      <w:r>
        <w:t xml:space="preserve">Total pollen-attraction </w:t>
      </w:r>
      <w:r w:rsidR="0070304C">
        <w:t>costs</w:t>
      </w:r>
      <w:r>
        <w:t xml:space="preserve"> – Successful pollen-attraction costs</w:t>
      </w:r>
    </w:p>
    <w:p w14:paraId="59B009C6" w14:textId="5E40C897" w:rsidR="00944994" w:rsidRDefault="00944994" w:rsidP="00944994">
      <w:r>
        <w:t>Discarded provisioning tissue costs were then determined by the following formula, where successful provisioning costs is the sum of seed size and successful packaging and dispersal costs</w:t>
      </w:r>
      <w:r w:rsidR="0070304C">
        <w:t>:</w:t>
      </w:r>
    </w:p>
    <w:p w14:paraId="0E90F8DA" w14:textId="2BADE485" w:rsidR="00944994" w:rsidRDefault="00944994" w:rsidP="00944994">
      <w:r>
        <w:t xml:space="preserve">Total provisioning </w:t>
      </w:r>
      <w:r w:rsidR="0070304C">
        <w:t xml:space="preserve">costs </w:t>
      </w:r>
      <w:r>
        <w:t>– Successful provisioning costs</w:t>
      </w:r>
    </w:p>
    <w:p w14:paraId="311D4BB2" w14:textId="1980F7EE" w:rsidR="00A214E8" w:rsidRDefault="000611F0" w:rsidP="003C3342">
      <w:r>
        <w:t xml:space="preserve">Reproductive count values used in the manuscript are defined </w:t>
      </w:r>
      <w:r w:rsidR="00944994">
        <w:t xml:space="preserve">as follows: </w:t>
      </w:r>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p>
    <w:p w14:paraId="2296AC1C" w14:textId="31C2DDB8" w:rsidR="00591E71" w:rsidRPr="003C3342" w:rsidRDefault="00591E71" w:rsidP="003C3342">
      <w:pPr>
        <w:pStyle w:val="Heading2"/>
      </w:pPr>
      <w:r>
        <w:lastRenderedPageBreak/>
        <w:t>Statistical methods</w:t>
      </w:r>
    </w:p>
    <w:p w14:paraId="14090332" w14:textId="17EE8E58" w:rsidR="00591E71" w:rsidRDefault="00591E71" w:rsidP="003C3342">
      <w:r>
        <w:t>All statistical analyses were completed using the SMATR package in R (version ###).</w:t>
      </w: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37FB71D3"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eight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57C3E306" w:rsidR="008F4107" w:rsidRPr="003C3342" w:rsidRDefault="008F4107" w:rsidP="007444C4">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the weight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EC6388" w:rsidRPr="003C3342">
        <w:t xml:space="preserve">weight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seed provisioning</w:t>
      </w:r>
      <w:r w:rsidR="00482BA4" w:rsidRPr="003C3342">
        <w:t xml:space="preserve">).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0611F0">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Pr="003C3342">
        <w:t xml:space="preserve">Note that fruit that abort after pollination </w:t>
      </w:r>
      <w:r w:rsidR="002A5C83" w:rsidRPr="003C3342">
        <w:t xml:space="preserve">but before </w:t>
      </w:r>
      <w:r w:rsidR="009A035F">
        <w:t xml:space="preserve">the onset of visible </w:t>
      </w:r>
      <w:r w:rsidR="002A5C83" w:rsidRPr="003C3342">
        <w:t xml:space="preserve">provisioning </w:t>
      </w:r>
      <w:r w:rsidR="00BD71EC">
        <w:t>are</w:t>
      </w:r>
      <w:r w:rsidRPr="003C3342">
        <w:t xml:space="preserve"> recorded as shed flowers</w:t>
      </w:r>
      <w:r w:rsidR="002A5C83" w:rsidRPr="003C3342">
        <w:t xml:space="preserve">, such that </w:t>
      </w:r>
      <w:r w:rsidR="00435B72">
        <w:t xml:space="preserve">pollen-attraction </w:t>
      </w:r>
      <w:r w:rsidR="00F51179">
        <w:t xml:space="preserve">costs </w:t>
      </w:r>
      <w:r w:rsidR="00435B72">
        <w:t>(</w:t>
      </w:r>
      <w:r w:rsidR="002A5C83" w:rsidRPr="003C3342">
        <w:t>pre-provisioning</w:t>
      </w:r>
      <w:r w:rsidR="00435B72">
        <w:t>)</w:t>
      </w:r>
      <w:r w:rsidR="002A5C83" w:rsidRPr="003C3342">
        <w:t xml:space="preserve"> includes </w:t>
      </w:r>
      <w:r w:rsidR="00F51179">
        <w:t xml:space="preserve">the costs associated with </w:t>
      </w:r>
      <w:r w:rsidR="002A5C83" w:rsidRPr="003C3342">
        <w:t xml:space="preserve">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30AB0D88" w:rsidR="00EA13E4" w:rsidRPr="006B486D" w:rsidRDefault="009D5583" w:rsidP="007444C4">
      <w:r>
        <w:lastRenderedPageBreak/>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 xml:space="preserve">. </w:t>
      </w:r>
      <w:r w:rsidR="0026173D">
        <w:t xml:space="preserve"> </w:t>
      </w:r>
    </w:p>
    <w:p w14:paraId="2E575FE6" w14:textId="7A545B4C" w:rsidR="006E0A3A" w:rsidRPr="003C3342" w:rsidRDefault="00517D94" w:rsidP="006E0A3A">
      <w:pPr>
        <w:pStyle w:val="Heading2"/>
      </w:pPr>
      <w:r>
        <w:t>Observed trade</w:t>
      </w:r>
      <w:r w:rsidR="00F35DFE">
        <w:t xml:space="preserve">-offs </w:t>
      </w:r>
    </w:p>
    <w:p w14:paraId="35E966FD" w14:textId="59466351"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3</w:t>
      </w:r>
      <w:r w:rsidR="0026173D">
        <w:t xml:space="preserve">, slope = -0.99, with confidence interval </w:t>
      </w:r>
      <w:r w:rsidR="0026173D">
        <w:rPr>
          <w:rFonts w:eastAsia="Times New Roman"/>
          <w:color w:val="000000"/>
          <w:lang w:eastAsia="en-AU"/>
        </w:rPr>
        <w:t>[-0.</w:t>
      </w:r>
      <w:r w:rsidR="00F91906">
        <w:rPr>
          <w:rFonts w:eastAsia="Times New Roman"/>
          <w:color w:val="000000"/>
          <w:lang w:eastAsia="en-AU"/>
        </w:rPr>
        <w:t xml:space="preserve">84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4F55EE36" w:rsidR="00707367" w:rsidRDefault="00707367" w:rsidP="006E0A3A">
      <w:pPr>
        <w:rPr>
          <w:rFonts w:eastAsia="Times New Roman"/>
          <w:color w:val="000000"/>
          <w:lang w:eastAsia="en-AU"/>
        </w:rPr>
      </w:pPr>
      <w:r>
        <w:rPr>
          <w:rFonts w:eastAsia="Times New Roman"/>
          <w:color w:val="000000"/>
          <w:lang w:eastAsia="en-AU"/>
        </w:rPr>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oddly high leaf area relative to all other metrics is removed; slope = -1.25, with 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to produce a single mature ovule, abort and discard a greater proportion of the ovules displayed to pollinators.</w:t>
      </w:r>
    </w:p>
    <w:p w14:paraId="4669AED5" w14:textId="5E3FCAAA" w:rsidR="00342A2A" w:rsidRPr="00707367" w:rsidRDefault="00342A2A" w:rsidP="004B2A69">
      <w:pPr>
        <w:pStyle w:val="Heading2"/>
        <w:rPr>
          <w:lang w:eastAsia="en-AU"/>
        </w:rPr>
      </w:pPr>
      <w:r>
        <w:rPr>
          <w:lang w:eastAsia="en-AU"/>
        </w:rPr>
        <w:lastRenderedPageBreak/>
        <w:t xml:space="preserve">Changes in </w:t>
      </w:r>
      <w:r w:rsidR="004B2A69">
        <w:rPr>
          <w:lang w:eastAsia="en-AU"/>
        </w:rPr>
        <w:t>relative energy investment with seed size</w:t>
      </w:r>
    </w:p>
    <w:p w14:paraId="37F89EC8" w14:textId="4DDFDD33"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proportion of reproductive energy invested in different reproductive tissue pools</w:t>
      </w:r>
      <w:r w:rsidR="004B2A69">
        <w:t xml:space="preserve"> across the seed size spectrum. As seed size increases, there is also a trend toward increasing expenditure on discarded pollen-attraction tissues in comparison to successful pollen-attraction tissues (Figure </w:t>
      </w:r>
      <w:r w:rsidR="00DB0EBC">
        <w:t>2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xml:space="preserve">. Increased seed size was only marginally related to a shift in the proportion of provisioning energy invested in successful versus discarded tissues, with larger-seeded species showing a slight increase in proportional investment in successful tissues (Figure </w:t>
      </w:r>
      <w:r w:rsidR="00DB0EBC">
        <w:t>2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Figure 2e; r</w:t>
      </w:r>
      <w:r w:rsidR="00DB0EBC">
        <w:rPr>
          <w:vertAlign w:val="superscript"/>
        </w:rPr>
        <w:t>2</w:t>
      </w:r>
      <w:r w:rsidR="00DB0EBC">
        <w:t>= 0.80, p&lt;0.0001).</w:t>
      </w:r>
    </w:p>
    <w:p w14:paraId="204480DE" w14:textId="727D4150" w:rsidR="00342A2A" w:rsidRPr="004B2A69" w:rsidRDefault="00C822EE" w:rsidP="006E0A3A">
      <w:r>
        <w:t xml:space="preserve">These shifts are also reflected in the relative slopes of the regression between seed size and provisioning costs and between seed size and pollen-attraction costs: provisioning costs show a steeper than isometric increase with seed size, while pollen-attraction costs show a less than isometric increase with seed size (Figure 2f; 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20C2530E" w14:textId="77777777" w:rsidR="00B03529" w:rsidRPr="003C3342" w:rsidRDefault="00B03529" w:rsidP="003C3342">
      <w:pPr>
        <w:pStyle w:val="Heading2"/>
      </w:pPr>
      <w:r w:rsidRPr="003C3342">
        <w:t>Shifts in accessory costs with plant size, age, or reproductive effort</w:t>
      </w:r>
    </w:p>
    <w:p w14:paraId="59F901F3" w14:textId="29411136"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007746">
        <w:t xml:space="preserve">1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Supplementary Material).</w:t>
      </w:r>
    </w:p>
    <w:p w14:paraId="5081D51F" w14:textId="77777777" w:rsidR="00FE3EB9" w:rsidRPr="003C3342" w:rsidRDefault="00FE3EB9" w:rsidP="003C3342">
      <w:pPr>
        <w:pStyle w:val="Heading2"/>
      </w:pPr>
      <w:r w:rsidRPr="003C3342">
        <w:lastRenderedPageBreak/>
        <w:t>Correlates with total reproductive investment</w:t>
      </w:r>
    </w:p>
    <w:p w14:paraId="1FD9F66F" w14:textId="2D09918F"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t>investment was only rather loosely correlated with total reproductive investment, both within and across species (</w:t>
      </w:r>
      <w:r w:rsidR="00514CFB" w:rsidRPr="003C3342">
        <w:t xml:space="preserve">Tables </w:t>
      </w:r>
      <w:r w:rsidR="0033297E">
        <w:t xml:space="preserve">3, </w:t>
      </w:r>
      <w:r w:rsidR="00043187">
        <w:t xml:space="preserve">Figure 3, </w:t>
      </w:r>
      <w:r w:rsidR="008E625C">
        <w:t>and Supplementary</w:t>
      </w:r>
      <w:r w:rsidR="00E3342E">
        <w:t xml:space="preserve"> Material</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7AAC5C55"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note that the correlation </w:t>
      </w:r>
      <w:r w:rsidR="004F6219">
        <w:t>(r</w:t>
      </w:r>
      <w:r w:rsidR="004F6219" w:rsidRPr="004F6219">
        <w:rPr>
          <w:vertAlign w:val="superscript"/>
        </w:rPr>
        <w:t>2</w:t>
      </w:r>
      <w:r w:rsidR="004F6219">
        <w:t xml:space="preserve">) </w:t>
      </w:r>
      <w:r w:rsidRPr="003C3342">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seed count) versus all reproductive tissues was just 0.</w:t>
      </w:r>
      <w:r w:rsidR="00E24109" w:rsidRPr="003C3342">
        <w:t>7</w:t>
      </w:r>
      <w:r w:rsidR="00E24109">
        <w:t>3</w:t>
      </w:r>
      <w:r w:rsidRPr="003C3342">
        <w:t xml:space="preserve">. Investment in </w:t>
      </w:r>
      <w:r w:rsidR="009A035F">
        <w:t>discarded</w:t>
      </w:r>
      <w:r w:rsidRPr="003C3342">
        <w:t xml:space="preserve"> tissues is a better predictor for two reasons. First, because </w:t>
      </w:r>
      <w:r w:rsidR="009A035F">
        <w:t>discarded</w:t>
      </w:r>
      <w:r w:rsidRPr="003C3342">
        <w:t xml:space="preserve"> tissues accounted for </w:t>
      </w:r>
      <w:r w:rsidR="00E24109">
        <w:t>73</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r w:rsidR="00A27A66">
        <w:t xml:space="preserve">Twelve of the species had the same slope for the </w:t>
      </w:r>
      <w:r w:rsidR="00A27A66">
        <w:lastRenderedPageBreak/>
        <w:t>relationship and eleven of the species had the same intercept for the relationship as the all-individuals regression (Supplementary Material).</w:t>
      </w:r>
    </w:p>
    <w:p w14:paraId="72BBF6FC" w14:textId="77777777" w:rsidR="005D31B2" w:rsidRPr="003C3342" w:rsidRDefault="005D31B2" w:rsidP="003C3342">
      <w:pPr>
        <w:pStyle w:val="Heading1"/>
        <w:rPr>
          <w:rFonts w:cs="Times New Roman"/>
        </w:rPr>
      </w:pPr>
      <w:r w:rsidRPr="003C3342">
        <w:rPr>
          <w:rFonts w:cs="Times New Roman"/>
        </w:rPr>
        <w:t>Discussion</w:t>
      </w:r>
    </w:p>
    <w:p w14:paraId="69DDA0FC" w14:textId="4E1EE7AE" w:rsidR="00C9538A" w:rsidRPr="003C3342" w:rsidRDefault="00D345B6" w:rsidP="00DC5FAD">
      <w:r>
        <w:t xml:space="preserve">There </w:t>
      </w:r>
      <w:r w:rsidR="00EE1B6F">
        <w:t xml:space="preserve">were </w:t>
      </w:r>
      <w:r w:rsidR="00C1180B">
        <w:t xml:space="preserve">four </w:t>
      </w:r>
      <w:r>
        <w:t xml:space="preserve">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w:t>
      </w:r>
      <w:r w:rsidR="00EE1B6F">
        <w:t xml:space="preserve">(RE) </w:t>
      </w:r>
      <w:r w:rsidRPr="003C3342">
        <w:t xml:space="preserve">for the 14 perennial species included in this study, with just </w:t>
      </w:r>
      <w:r w:rsidR="00E24109">
        <w:t>0.2</w:t>
      </w:r>
      <w:r w:rsidRPr="003C3342">
        <w:t>-</w:t>
      </w:r>
      <w:r w:rsidR="00E24109">
        <w:t>4</w:t>
      </w:r>
      <w:r w:rsidRPr="003C3342">
        <w:t xml:space="preserve">% of </w:t>
      </w:r>
      <w:r w:rsidR="00EE1B6F">
        <w:t>RE</w:t>
      </w:r>
      <w:r w:rsidRPr="003C3342">
        <w:t xml:space="preserve"> going to </w:t>
      </w:r>
      <w:r>
        <w:t xml:space="preserve">seeds </w:t>
      </w:r>
      <w:r w:rsidRPr="003C3342">
        <w:t xml:space="preserve">versus other reproductive tissues (Table 1). Even the individual with the lowest accessory costs invested just </w:t>
      </w:r>
      <w:r w:rsidR="00E24109">
        <w:t>9.5</w:t>
      </w:r>
      <w:r w:rsidRPr="003C3342">
        <w:t xml:space="preserve">% of its </w:t>
      </w:r>
      <w:r w:rsidR="00EE1B6F">
        <w:t>RE</w:t>
      </w:r>
      <w:r w:rsidRPr="003C3342">
        <w:t xml:space="preserve"> into the </w:t>
      </w:r>
      <w:r>
        <w:t xml:space="preserve">seed </w:t>
      </w:r>
      <w:r w:rsidRPr="003C3342">
        <w:t xml:space="preserve">itself. </w:t>
      </w:r>
      <w:r>
        <w:t xml:space="preserve">Second, </w:t>
      </w:r>
      <w:r w:rsidR="008E625C">
        <w:t xml:space="preserve">there existed trade-offs between ovule count and pollen-attraction costs and between seed count and total </w:t>
      </w:r>
      <w:r w:rsidR="006111CA">
        <w:t>reproductive costs</w:t>
      </w:r>
      <w:r w:rsidR="0014546F">
        <w:t xml:space="preserve">. The trade-offs indicate there </w:t>
      </w:r>
      <w:r w:rsidR="008E625C">
        <w:t>exists a fixed pool of energy to invest and species differ in the relative cost of a part versus the number of parts they can produce</w:t>
      </w:r>
      <w:r w:rsidR="00B95004">
        <w:t xml:space="preserve">. We also </w:t>
      </w:r>
      <w:r w:rsidR="008E625C">
        <w:t>observed a trade-off between choosiness, the inverse of seedset, and pollen-attraction costs: species that expend less energy to produce an ovule pro</w:t>
      </w:r>
      <w:r w:rsidR="00DC5FAD">
        <w:t>duce a greater excess of ovules</w:t>
      </w:r>
      <w:r w:rsidR="00BA2D11">
        <w:t xml:space="preserve">. These are species at the </w:t>
      </w:r>
      <w:r w:rsidR="00B95004" w:rsidRPr="00B95004">
        <w:rPr>
          <w:i/>
        </w:rPr>
        <w:t>parental</w:t>
      </w:r>
      <w:r w:rsidR="00B95004">
        <w:t xml:space="preserve"> </w:t>
      </w:r>
      <w:r>
        <w:rPr>
          <w:i/>
        </w:rPr>
        <w:t>optimist</w:t>
      </w:r>
      <w:r>
        <w:t xml:space="preserve"> end of the </w:t>
      </w:r>
      <w:r w:rsidR="00B95004">
        <w:t xml:space="preserve">optimist-pessimist </w:t>
      </w:r>
      <w:r>
        <w:t>spectrum</w:t>
      </w:r>
      <w:r w:rsidR="00B95004">
        <w:t>,</w:t>
      </w:r>
      <w:r>
        <w:t xml:space="preserve"> </w:t>
      </w:r>
      <w:r w:rsidR="00BA2D11">
        <w:t xml:space="preserve">which have </w:t>
      </w:r>
      <w:r>
        <w:t>proportionally costlier provisioning tissues relative to pollen attraction tissues</w:t>
      </w:r>
      <w:r w:rsidR="00DC5FAD">
        <w:t xml:space="preserve"> </w:t>
      </w:r>
      <w:r w:rsidR="00DC5FAD">
        <w:fldChar w:fldCharType="begin"/>
      </w:r>
      <w:r w:rsidR="00DC5FAD">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DC5FAD">
        <w:fldChar w:fldCharType="separate"/>
      </w:r>
      <w:r w:rsidR="00181612" w:rsidRPr="00181612">
        <w:rPr>
          <w:rFonts w:cs="Times New Roman"/>
        </w:rPr>
        <w:t xml:space="preserve">(Rosenheim </w:t>
      </w:r>
      <w:r w:rsidR="00181612" w:rsidRPr="00181612">
        <w:rPr>
          <w:rFonts w:cs="Times New Roman"/>
          <w:i/>
          <w:iCs/>
        </w:rPr>
        <w:t>et al.</w:t>
      </w:r>
      <w:r w:rsidR="00181612" w:rsidRPr="00181612">
        <w:rPr>
          <w:rFonts w:cs="Times New Roman"/>
        </w:rPr>
        <w:t xml:space="preserve"> 2014)</w:t>
      </w:r>
      <w:r w:rsidR="00DC5FAD">
        <w:fldChar w:fldCharType="end"/>
      </w:r>
      <w:r>
        <w:t xml:space="preserve">. </w:t>
      </w:r>
      <w:r w:rsidR="00DD6F6E">
        <w:t>In combination</w:t>
      </w:r>
      <w:r w:rsidR="00C1180B">
        <w:t>, these trade-offs lead to systematic differences in the way energy is allocated across species</w:t>
      </w:r>
      <w:r w:rsidR="00DD6F6E">
        <w:t>, our third outcome.</w:t>
      </w:r>
      <w:r w:rsidR="00C1180B">
        <w:t xml:space="preserve"> </w:t>
      </w:r>
      <w:r w:rsidR="00DD6F6E">
        <w:t>T</w:t>
      </w:r>
      <w:r w:rsidR="00C9538A">
        <w:t xml:space="preserve">he </w:t>
      </w:r>
      <w:r w:rsidR="00C9538A">
        <w:rPr>
          <w:i/>
        </w:rPr>
        <w:t>parental optimists</w:t>
      </w:r>
      <w:r w:rsidR="00C9538A">
        <w:t xml:space="preserve"> </w:t>
      </w:r>
      <w:r w:rsidR="0053090F">
        <w:t>were</w:t>
      </w:r>
      <w:r w:rsidR="00C9538A">
        <w:t>, as predicted, the large-seeded species</w:t>
      </w:r>
      <w:r w:rsidR="0053090F">
        <w:t xml:space="preserve">: </w:t>
      </w:r>
      <w:r w:rsidR="00B95004">
        <w:t>part of the big seed-size, low seedset strategy is to invest proportionally less in flower construction to the point of pollination and proportionally more in provisioning tissues.</w:t>
      </w:r>
      <w:r w:rsidR="00EE1B6F">
        <w:t xml:space="preserve"> </w:t>
      </w:r>
      <w:r w:rsidR="00C9538A" w:rsidRPr="003C3342">
        <w:t xml:space="preserve">The </w:t>
      </w:r>
      <w:r w:rsidR="00DD6F6E">
        <w:t xml:space="preserve">fourth </w:t>
      </w:r>
      <w:r w:rsidR="00C9538A"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368A8ED5" w:rsidR="00A75365" w:rsidRDefault="00C75A1E" w:rsidP="00A75365">
      <w:r>
        <w:t>All species in this study allocated an</w:t>
      </w:r>
      <w:r w:rsidR="007D50A3">
        <w:t xml:space="preserve"> enormous proportion of </w:t>
      </w:r>
      <w:r w:rsidR="00EE1B6F">
        <w:t>RE</w:t>
      </w:r>
      <w:r w:rsidR="007D50A3">
        <w:t xml:space="preserve"> to accessory costs, both </w:t>
      </w:r>
      <w:r w:rsidR="00E24109">
        <w:t xml:space="preserve">the </w:t>
      </w:r>
      <w:r w:rsidR="00E24109" w:rsidRPr="0094074D">
        <w:t>success costs</w:t>
      </w:r>
      <w:r>
        <w:t xml:space="preserve"> </w:t>
      </w:r>
      <w:r w:rsidR="007D50A3">
        <w:t xml:space="preserve">and </w:t>
      </w:r>
      <w:r w:rsidR="009A035F">
        <w:t>discarded</w:t>
      </w:r>
      <w:r w:rsidR="007D50A3">
        <w:t xml:space="preserve"> tissues (</w:t>
      </w:r>
      <w:r w:rsidR="00A27A66">
        <w:t xml:space="preserve">Figure 1a, </w:t>
      </w:r>
      <w:r w:rsidR="007D50A3">
        <w:t xml:space="preserve">Table 1). </w:t>
      </w:r>
      <w:r w:rsidR="00CE4918" w:rsidRPr="003C3342">
        <w:t xml:space="preserve">Many estimates of plant energy investment </w:t>
      </w:r>
      <w:r w:rsidR="00041DFE" w:rsidRPr="003C3342">
        <w:lastRenderedPageBreak/>
        <w:t>in reproduction do not account for total accessory costs</w:t>
      </w:r>
      <w:r w:rsidR="00DD6AD7">
        <w:t>, leading to potentially misleading results</w:t>
      </w:r>
      <w:r w:rsidR="00C80ABD">
        <w:t xml:space="preserve"> (reviewed in </w:t>
      </w:r>
      <w:proofErr w:type="spellStart"/>
      <w:r w:rsidR="00C80ABD">
        <w:t>Obeso</w:t>
      </w:r>
      <w:proofErr w:type="spellEnd"/>
      <w:r w:rsidR="00C80ABD">
        <w:t xml:space="preserve"> 2002; </w:t>
      </w:r>
      <w:proofErr w:type="gramStart"/>
      <w:r w:rsidR="00C80ABD">
        <w:t>Lord &amp;</w:t>
      </w:r>
      <w:proofErr w:type="gramEnd"/>
      <w:r w:rsidR="00C80ABD">
        <w:t xml:space="preserve"> Westoby 2006; Rosenheim et al. 2014; Wenk &amp; Falster 2015)</w:t>
      </w:r>
      <w:r w:rsidR="00041DFE" w:rsidRPr="003C3342">
        <w:t>.</w:t>
      </w:r>
      <w:r w:rsidR="007D50A3">
        <w:t xml:space="preserve"> For example, </w:t>
      </w:r>
      <w:r w:rsidR="007D50A3" w:rsidRPr="003C3342">
        <w:t>studies seeking to estimate the cost of reproduction, may reach erroneous conclusions if they record only shifts in seed production year upon year, ignoring investment in accessory tissues</w:t>
      </w:r>
      <w:r w:rsidR="0094074D">
        <w:t xml:space="preserve"> </w:t>
      </w:r>
      <w:r w:rsidR="0094074D">
        <w:fldChar w:fldCharType="begin"/>
      </w:r>
      <w:r w:rsidR="0094074D">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rsidR="0094074D">
        <w:fldChar w:fldCharType="separate"/>
      </w:r>
      <w:r w:rsidR="0094074D" w:rsidRPr="0094074D">
        <w:rPr>
          <w:rFonts w:cs="Times New Roman"/>
        </w:rPr>
        <w:t>(</w:t>
      </w:r>
      <w:proofErr w:type="spellStart"/>
      <w:r w:rsidR="0094074D" w:rsidRPr="0094074D">
        <w:rPr>
          <w:rFonts w:cs="Times New Roman"/>
        </w:rPr>
        <w:t>Obeso</w:t>
      </w:r>
      <w:proofErr w:type="spellEnd"/>
      <w:r w:rsidR="0094074D" w:rsidRPr="0094074D">
        <w:rPr>
          <w:rFonts w:cs="Times New Roman"/>
        </w:rPr>
        <w:t xml:space="preserve"> 2002)</w:t>
      </w:r>
      <w:r w:rsidR="0094074D">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on growing and replacing vegetative tissue</w:t>
      </w:r>
      <w:r w:rsidR="001E7EDB">
        <w:t xml:space="preserve"> </w:t>
      </w:r>
      <w:r w:rsidR="001E7EDB">
        <w:fldChar w:fldCharType="begin"/>
      </w:r>
      <w:r w:rsidR="00731F33">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1E7EDB">
        <w:fldChar w:fldCharType="separate"/>
      </w:r>
      <w:r w:rsidR="00181612" w:rsidRPr="00181612">
        <w:rPr>
          <w:rFonts w:cs="Times New Roman"/>
        </w:rPr>
        <w:t xml:space="preserve">(Ashman 1994; </w:t>
      </w:r>
      <w:proofErr w:type="spellStart"/>
      <w:r w:rsidR="00181612" w:rsidRPr="00181612">
        <w:rPr>
          <w:rFonts w:cs="Times New Roman"/>
        </w:rPr>
        <w:t>Bazzaz</w:t>
      </w:r>
      <w:proofErr w:type="spellEnd"/>
      <w:r w:rsidR="00181612" w:rsidRPr="00181612">
        <w:rPr>
          <w:rFonts w:cs="Times New Roman"/>
        </w:rPr>
        <w:t xml:space="preserve">, </w:t>
      </w:r>
      <w:proofErr w:type="spellStart"/>
      <w:r w:rsidR="00181612" w:rsidRPr="00181612">
        <w:rPr>
          <w:rFonts w:cs="Times New Roman"/>
        </w:rPr>
        <w:t>Ackerly</w:t>
      </w:r>
      <w:proofErr w:type="spellEnd"/>
      <w:r w:rsidR="00181612" w:rsidRPr="00181612">
        <w:rPr>
          <w:rFonts w:cs="Times New Roman"/>
        </w:rPr>
        <w:t xml:space="preserve"> &amp; </w:t>
      </w:r>
      <w:proofErr w:type="spellStart"/>
      <w:r w:rsidR="00181612" w:rsidRPr="00181612">
        <w:rPr>
          <w:rFonts w:cs="Times New Roman"/>
        </w:rPr>
        <w:t>Reekie</w:t>
      </w:r>
      <w:proofErr w:type="spellEnd"/>
      <w:r w:rsidR="00181612" w:rsidRPr="00181612">
        <w:rPr>
          <w:rFonts w:cs="Times New Roman"/>
        </w:rPr>
        <w:t xml:space="preserve"> 2000; Wenk &amp; Falster 2015)</w:t>
      </w:r>
      <w:r w:rsidR="001E7EDB">
        <w:fldChar w:fldCharType="end"/>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w:t>
      </w:r>
      <w:r w:rsidR="0014546F">
        <w:t xml:space="preserve">account for </w:t>
      </w:r>
      <w:r w:rsidR="00A75365">
        <w:t xml:space="preserve">all </w:t>
      </w:r>
      <w:r w:rsidR="00CF6A00">
        <w:t xml:space="preserve">pools </w:t>
      </w:r>
      <w:r w:rsidR="00EE1B6F">
        <w:t xml:space="preserve">of </w:t>
      </w:r>
      <w:r w:rsidR="00930F90">
        <w:t xml:space="preserve">accessory </w:t>
      </w:r>
      <w:r w:rsidR="00EE1B6F">
        <w:t>tissues</w:t>
      </w:r>
      <w:r w:rsidR="00DD6F6E">
        <w:t xml:space="preserve"> since </w:t>
      </w:r>
      <w:r w:rsidR="00CF6A00">
        <w:t xml:space="preserve">both </w:t>
      </w:r>
      <w:r w:rsidR="009A035F">
        <w:t>discarded</w:t>
      </w:r>
      <w:r w:rsidR="00CF6A00">
        <w:t xml:space="preserve"> tissue costs and </w:t>
      </w:r>
      <w:r w:rsidR="000B002E">
        <w:t xml:space="preserve">success </w:t>
      </w:r>
      <w:r w:rsidR="00CF6A00">
        <w:t>cost</w:t>
      </w:r>
      <w:r w:rsidR="00EE1B6F">
        <w:t xml:space="preserve"> components </w:t>
      </w:r>
      <w:r w:rsidR="00CF6A00">
        <w:t>(see Figure 1</w:t>
      </w:r>
      <w:r w:rsidR="007A1477">
        <w:t>a</w:t>
      </w:r>
      <w:r w:rsidR="00CF6A00">
        <w:t xml:space="preserve"> for definitions) contributed to the high accessory costs</w:t>
      </w:r>
      <w:r w:rsidR="007A1477">
        <w:t xml:space="preserve"> (Table 1)</w:t>
      </w:r>
      <w:r w:rsidR="00CF6A00">
        <w:t>.</w:t>
      </w:r>
    </w:p>
    <w:p w14:paraId="14C42988" w14:textId="70249247" w:rsidR="006666E1" w:rsidRDefault="006666E1" w:rsidP="006666E1">
      <w:r>
        <w:t>The study species have diverse floral and fruiting structures, such that disparate tissues comprise success cost expenditures in different species</w:t>
      </w:r>
      <w:r w:rsidR="00DD6F6E">
        <w:t xml:space="preserve"> </w:t>
      </w:r>
      <w:r w:rsidR="00DD6F6E" w:rsidRPr="003C3342">
        <w:t>(Figure 1</w:t>
      </w:r>
      <w:r w:rsidR="00DD6F6E">
        <w:t>a</w:t>
      </w:r>
      <w:r w:rsidR="00DD6F6E" w:rsidRPr="003C3342">
        <w:t>, Table 1).</w:t>
      </w:r>
      <w:r>
        <w:t xml:space="preserve"> For three species (</w:t>
      </w:r>
      <w:r>
        <w:rPr>
          <w:i/>
        </w:rPr>
        <w:t xml:space="preserve">Epacris microphylla, Hemigenia purpurea, </w:t>
      </w:r>
      <w:r w:rsidRPr="00100A08">
        <w:t xml:space="preserve">and </w:t>
      </w:r>
      <w:r>
        <w:rPr>
          <w:i/>
        </w:rPr>
        <w:t>Pimelea linifolia</w:t>
      </w:r>
      <w:r>
        <w:t xml:space="preserve">), the costs of producing pollen-attraction tissues (on flowers that develop into mature seeds) was 21-27% of total RE, while for other species it was substantially less (Table 1). The two cone-producing species, </w:t>
      </w:r>
      <w:r>
        <w:rPr>
          <w:i/>
        </w:rPr>
        <w:t xml:space="preserve">Banksia ericifolia </w:t>
      </w:r>
      <w:r>
        <w:t xml:space="preserve">and </w:t>
      </w:r>
      <w:r>
        <w:rPr>
          <w:i/>
        </w:rPr>
        <w:t xml:space="preserve">Petrophile pulchella, </w:t>
      </w:r>
      <w:r>
        <w:t>had the costliest packaging and dispersal tissues, spending 71.0% and 60.5% of total RE, respectively. Other species also had high packaging and dispersal expenditure due to structures including fleshy fruit (</w:t>
      </w:r>
      <w:r>
        <w:rPr>
          <w:i/>
        </w:rPr>
        <w:t>Persoonia lanceolata</w:t>
      </w:r>
      <w:r>
        <w:t>), woody seedpods (</w:t>
      </w:r>
      <w:r>
        <w:rPr>
          <w:i/>
        </w:rPr>
        <w:t xml:space="preserve">Grevillea </w:t>
      </w:r>
      <w:r>
        <w:t>species), and thick seedcoats (</w:t>
      </w:r>
      <w:r>
        <w:rPr>
          <w:i/>
        </w:rPr>
        <w:t>Leucopogon esquamatus</w:t>
      </w:r>
      <w:r>
        <w:t>). These are tissues that must be produced to mature each seed and their exact structures have presumably evolved to optimize seed production</w:t>
      </w:r>
      <w:r w:rsidR="00A27A66">
        <w:t xml:space="preserve"> and survival</w:t>
      </w:r>
      <w:r>
        <w:t>.</w:t>
      </w:r>
      <w:r w:rsidRPr="003C3342">
        <w:t xml:space="preserve"> </w:t>
      </w:r>
    </w:p>
    <w:p w14:paraId="479F0A13" w14:textId="78D05AFB" w:rsidR="009F6139" w:rsidRDefault="006666E1" w:rsidP="009F6139">
      <w:r>
        <w:t>Discarded tissues, those tissues associated with ovules that abort instead of developing into a mature seed are the complement to success investment and f</w:t>
      </w:r>
      <w:r w:rsidR="00731F33" w:rsidRPr="006733A1">
        <w:t>or</w:t>
      </w:r>
      <w:r w:rsidR="00731F33">
        <w:t xml:space="preserve"> 12 of the 14 study species, </w:t>
      </w:r>
      <w:r w:rsidR="009A035F">
        <w:t>discarded</w:t>
      </w:r>
      <w:r w:rsidR="00731F33">
        <w:t xml:space="preserve"> tissues</w:t>
      </w:r>
      <w:r>
        <w:t xml:space="preserve"> accounted for more than 60% of total reproductive investment</w:t>
      </w:r>
      <w:r w:rsidR="00731F33">
        <w:t xml:space="preserve"> </w:t>
      </w:r>
      <w:r w:rsidR="006733A1">
        <w:t>(Table 1)</w:t>
      </w:r>
      <w:r w:rsidR="00CF6A00">
        <w:t>. O</w:t>
      </w:r>
      <w:r w:rsidR="006733A1">
        <w:t xml:space="preserve">nly </w:t>
      </w:r>
      <w:r w:rsidR="00CF6A00">
        <w:t xml:space="preserve">in </w:t>
      </w:r>
      <w:r w:rsidR="006733A1">
        <w:rPr>
          <w:i/>
        </w:rPr>
        <w:t xml:space="preserve">Banksia ericifolia </w:t>
      </w:r>
      <w:r w:rsidR="006733A1">
        <w:t xml:space="preserve">and </w:t>
      </w:r>
      <w:r w:rsidR="006733A1">
        <w:rPr>
          <w:i/>
        </w:rPr>
        <w:t>Petrophile pulchella</w:t>
      </w:r>
      <w:r w:rsidR="00CF6A00">
        <w:rPr>
          <w:i/>
        </w:rPr>
        <w:t xml:space="preserve">, </w:t>
      </w:r>
      <w:r w:rsidR="00CF6A00">
        <w:t xml:space="preserve">the two species with </w:t>
      </w:r>
      <w:r>
        <w:t xml:space="preserve">very </w:t>
      </w:r>
      <w:r w:rsidR="00CF6A00">
        <w:t xml:space="preserve">high energy investment in woody </w:t>
      </w:r>
      <w:r w:rsidR="00CF6A00">
        <w:lastRenderedPageBreak/>
        <w:t>cones,</w:t>
      </w:r>
      <w:r w:rsidR="00CF6A00">
        <w:rPr>
          <w:i/>
        </w:rPr>
        <w:t xml:space="preserve"> </w:t>
      </w:r>
      <w:r w:rsidR="00CF6A00">
        <w:t xml:space="preserve">was a smaller proportion of RE attributable to </w:t>
      </w:r>
      <w:r w:rsidR="009A035F">
        <w:t>discarded</w:t>
      </w:r>
      <w:r w:rsidR="00CF6A00">
        <w:t xml:space="preserve"> tissues</w:t>
      </w:r>
      <w:r w:rsidR="006733A1">
        <w:t xml:space="preserve">. </w:t>
      </w:r>
      <w:r w:rsidR="006733A1" w:rsidRPr="003C3342">
        <w:t>The majority of</w:t>
      </w:r>
      <w:r w:rsidR="006733A1">
        <w:t xml:space="preserve"> </w:t>
      </w:r>
      <w:r w:rsidR="009A035F">
        <w:t>discarded</w:t>
      </w:r>
      <w:r w:rsidR="00B04B52">
        <w:t xml:space="preserve"> tissue costs was </w:t>
      </w:r>
      <w:r w:rsidR="00CF6A00">
        <w:t xml:space="preserve">due </w:t>
      </w:r>
      <w:r w:rsidR="00B04B52">
        <w:t xml:space="preserve">to </w:t>
      </w:r>
      <w:r w:rsidR="006733A1" w:rsidRPr="003C3342">
        <w:t>buds and flowers that were aborted before seed provisioning became substantial</w:t>
      </w:r>
      <w:r w:rsidR="006733A1">
        <w:t xml:space="preserve"> (</w:t>
      </w:r>
      <w:r w:rsidR="007A1477">
        <w:t>Table 1</w:t>
      </w:r>
      <w:r w:rsidR="006733A1">
        <w:t xml:space="preserve">). </w:t>
      </w:r>
      <w:r w:rsidR="009F6139">
        <w:t xml:space="preserve">Indeed, a </w:t>
      </w:r>
      <w:r w:rsidR="009F6139" w:rsidRPr="003C3342">
        <w:t xml:space="preserve">large energy investment in </w:t>
      </w:r>
      <w:r w:rsidR="009A035F">
        <w:t>discarded</w:t>
      </w:r>
      <w:r w:rsidR="009F6139">
        <w:t xml:space="preserve">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181612" w:rsidRPr="00181612">
        <w:rPr>
          <w:rFonts w:cs="Times New Roman"/>
        </w:rPr>
        <w:t xml:space="preserve">(Stephenson 1981; Sutherland 1986; Ramirez &amp; Berry 1997; Knight </w:t>
      </w:r>
      <w:r w:rsidR="00181612" w:rsidRPr="00181612">
        <w:rPr>
          <w:rFonts w:cs="Times New Roman"/>
          <w:i/>
          <w:iCs/>
        </w:rPr>
        <w:t>et al.</w:t>
      </w:r>
      <w:r w:rsidR="00181612" w:rsidRPr="00181612">
        <w:rPr>
          <w:rFonts w:cs="Times New Roman"/>
        </w:rPr>
        <w:t xml:space="preserve"> 2005)</w:t>
      </w:r>
      <w:r w:rsidR="009F6139" w:rsidRPr="003C3342">
        <w:fldChar w:fldCharType="end"/>
      </w:r>
      <w:r w:rsidR="007C209F">
        <w:t>.</w:t>
      </w:r>
      <w:r w:rsidR="00B04B52">
        <w:t xml:space="preserve"> </w:t>
      </w:r>
      <w:r w:rsidR="00E045F3">
        <w:t>H</w:t>
      </w:r>
      <w:r w:rsidR="005C653D">
        <w:t xml:space="preserve">igh discarded costs should not be considered a pointless cost to plants: </w:t>
      </w:r>
      <w:r w:rsidR="00E045F3">
        <w:t>plants should have evolved to produce the number of ovules that leads to the number of zygotes they are able to provision. Having a surplus of ovules may help with attracting pollinators or allow the plant to be selective about which zygotes to mature. Indeed, e</w:t>
      </w:r>
      <w:r w:rsidR="009F6139">
        <w:t xml:space="preserve">xplanations for </w:t>
      </w:r>
      <w:r w:rsidR="00B04B52">
        <w:t xml:space="preserve">the abortion of a large number of </w:t>
      </w:r>
      <w:r w:rsidR="007A1477">
        <w:t xml:space="preserve">mature </w:t>
      </w:r>
      <w:r w:rsidR="00B04B52">
        <w:t>ovules</w:t>
      </w:r>
      <w:r w:rsidR="009F6139">
        <w:t xml:space="preserve"> </w:t>
      </w:r>
      <w:r w:rsidR="007A1477">
        <w:t xml:space="preserve">near the time of pollination </w:t>
      </w:r>
      <w:r w:rsidR="009F6139">
        <w:t xml:space="preserve">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524161">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009F6139" w:rsidRPr="003C3342">
        <w:fldChar w:fldCharType="separate"/>
      </w:r>
      <w:r w:rsidR="00181612" w:rsidRPr="00181612">
        <w:rPr>
          <w:rFonts w:cs="Times New Roman"/>
        </w:rPr>
        <w:t xml:space="preserve">(Ashman </w:t>
      </w:r>
      <w:r w:rsidR="00181612" w:rsidRPr="00181612">
        <w:rPr>
          <w:rFonts w:cs="Times New Roman"/>
          <w:i/>
          <w:iCs/>
        </w:rPr>
        <w:t>et al.</w:t>
      </w:r>
      <w:r w:rsidR="00181612" w:rsidRPr="00181612">
        <w:rPr>
          <w:rFonts w:cs="Times New Roman"/>
        </w:rPr>
        <w:t xml:space="preserve"> 2004; Knight </w:t>
      </w:r>
      <w:r w:rsidR="00181612" w:rsidRPr="00181612">
        <w:rPr>
          <w:rFonts w:cs="Times New Roman"/>
          <w:i/>
          <w:iCs/>
        </w:rPr>
        <w:t>et al.</w:t>
      </w:r>
      <w:r w:rsidR="00181612" w:rsidRPr="00181612">
        <w:rPr>
          <w:rFonts w:cs="Times New Roman"/>
        </w:rPr>
        <w:t xml:space="preserve"> 2005; </w:t>
      </w:r>
      <w:proofErr w:type="spellStart"/>
      <w:r w:rsidR="00181612" w:rsidRPr="00181612">
        <w:rPr>
          <w:rFonts w:cs="Times New Roman"/>
        </w:rPr>
        <w:t>Ruane</w:t>
      </w:r>
      <w:proofErr w:type="spellEnd"/>
      <w:r w:rsidR="00181612" w:rsidRPr="00181612">
        <w:rPr>
          <w:rFonts w:cs="Times New Roman"/>
        </w:rPr>
        <w:t xml:space="preserve">, </w:t>
      </w:r>
      <w:proofErr w:type="spellStart"/>
      <w:r w:rsidR="00181612" w:rsidRPr="00181612">
        <w:rPr>
          <w:rFonts w:cs="Times New Roman"/>
        </w:rPr>
        <w:t>Rotzin</w:t>
      </w:r>
      <w:proofErr w:type="spellEnd"/>
      <w:r w:rsidR="00181612" w:rsidRPr="00181612">
        <w:rPr>
          <w:rFonts w:cs="Times New Roman"/>
        </w:rPr>
        <w:t xml:space="preserve"> &amp; Congleton 2014)</w:t>
      </w:r>
      <w:r w:rsidR="009F6139" w:rsidRPr="003C3342">
        <w:fldChar w:fldCharType="end"/>
      </w:r>
      <w:r w:rsidR="009F6139" w:rsidRPr="003C3342">
        <w:t>.</w:t>
      </w:r>
      <w:r w:rsidR="009F6139">
        <w:t xml:space="preserve"> </w:t>
      </w:r>
      <w:r w:rsidR="00E045F3">
        <w:t>Additional zygotes will be lost during the provisioning period due to</w:t>
      </w:r>
      <w:r w:rsidR="00D53849">
        <w:t xml:space="preserve"> factors including</w:t>
      </w:r>
      <w:r w:rsidR="00E045F3">
        <w:t xml:space="preserve"> insect attack and poor environmental conditions.</w:t>
      </w:r>
    </w:p>
    <w:p w14:paraId="22E99958" w14:textId="2D7B6BE7" w:rsidR="003A0B41" w:rsidRPr="003C3342" w:rsidRDefault="003A5E17" w:rsidP="00A50540">
      <w:r w:rsidRPr="003C3342">
        <w:t>In the following section</w:t>
      </w:r>
      <w:r w:rsidR="007616B9">
        <w:t>s</w:t>
      </w:r>
      <w:r w:rsidRPr="003C3342">
        <w:t xml:space="preserve"> we explore whether </w:t>
      </w:r>
      <w:r w:rsidR="007616B9">
        <w:t xml:space="preserve">three trade-offs are observed and whether </w:t>
      </w:r>
      <w:r w:rsidRPr="003C3342">
        <w:t>the</w:t>
      </w:r>
      <w:r w:rsidR="007616B9">
        <w:t>se trade-offs predict how</w:t>
      </w:r>
      <w:r w:rsidRPr="003C3342">
        <w:t xml:space="preserve"> relative investment in different accessory cost pools shift</w:t>
      </w:r>
      <w:r w:rsidR="007616B9">
        <w:t>s across species.</w:t>
      </w:r>
    </w:p>
    <w:p w14:paraId="5CC92B7A" w14:textId="717B3982" w:rsidR="00AA3DEB" w:rsidRDefault="00AA3DEB" w:rsidP="003C3342">
      <w:pPr>
        <w:pStyle w:val="Heading2"/>
      </w:pPr>
      <w:r>
        <w:t>Count-cost and choosiness-</w:t>
      </w:r>
      <w:r w:rsidR="0094074D">
        <w:t xml:space="preserve">cost </w:t>
      </w:r>
      <w:r>
        <w:t>trade-offs observed</w:t>
      </w:r>
    </w:p>
    <w:p w14:paraId="51390005" w14:textId="425102E4" w:rsidR="008A6743" w:rsidRDefault="006E080A" w:rsidP="009972A0">
      <w:pPr>
        <w:rPr>
          <w:color w:val="000000" w:themeColor="text1"/>
        </w:rPr>
      </w:pPr>
      <w:r>
        <w:t xml:space="preserve">The first two trade-offs </w:t>
      </w:r>
      <w:r w:rsidR="007616B9">
        <w:t xml:space="preserve">identified in the introduction </w:t>
      </w:r>
      <w:r>
        <w:t xml:space="preserve">describe how a fixed pool of energy, relative to plant size, can be divided into many small units or proportionally fewer large units. Abundant theoretical and empirical evidence underpins the seed size-seed number trade-off </w:t>
      </w:r>
      <w:r w:rsidR="007616B9">
        <w:fldChar w:fldCharType="begin"/>
      </w:r>
      <w:r w:rsidR="007616B9">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7616B9">
        <w:fldChar w:fldCharType="separate"/>
      </w:r>
      <w:r w:rsidR="007616B9" w:rsidRPr="007616B9">
        <w:rPr>
          <w:rFonts w:cs="Times New Roman"/>
        </w:rPr>
        <w:t xml:space="preserve">(Smith &amp; </w:t>
      </w:r>
      <w:proofErr w:type="spellStart"/>
      <w:r w:rsidR="007616B9" w:rsidRPr="007616B9">
        <w:rPr>
          <w:rFonts w:cs="Times New Roman"/>
        </w:rPr>
        <w:t>Fretwell</w:t>
      </w:r>
      <w:proofErr w:type="spellEnd"/>
      <w:r w:rsidR="007616B9" w:rsidRPr="007616B9">
        <w:rPr>
          <w:rFonts w:cs="Times New Roman"/>
        </w:rPr>
        <w:t xml:space="preserve"> 1974; Moles </w:t>
      </w:r>
      <w:r w:rsidR="007616B9" w:rsidRPr="007616B9">
        <w:rPr>
          <w:rFonts w:cs="Times New Roman"/>
          <w:i/>
          <w:iCs/>
        </w:rPr>
        <w:t>et al.</w:t>
      </w:r>
      <w:r w:rsidR="007616B9" w:rsidRPr="007616B9">
        <w:rPr>
          <w:rFonts w:cs="Times New Roman"/>
        </w:rPr>
        <w:t xml:space="preserve"> 2004; </w:t>
      </w:r>
      <w:proofErr w:type="spellStart"/>
      <w:r w:rsidR="007616B9" w:rsidRPr="007616B9">
        <w:rPr>
          <w:rFonts w:cs="Times New Roman"/>
        </w:rPr>
        <w:t>Sadras</w:t>
      </w:r>
      <w:proofErr w:type="spellEnd"/>
      <w:r w:rsidR="007616B9" w:rsidRPr="007616B9">
        <w:rPr>
          <w:rFonts w:cs="Times New Roman"/>
        </w:rPr>
        <w:t xml:space="preserve"> 2007)</w:t>
      </w:r>
      <w:r w:rsidR="007616B9">
        <w:fldChar w:fldCharType="end"/>
      </w:r>
      <w:r w:rsidR="0014546F">
        <w:t xml:space="preserve"> </w:t>
      </w:r>
      <w:r>
        <w:t xml:space="preserve">and here we extend </w:t>
      </w:r>
      <w:r w:rsidR="009434CD">
        <w:t>the theory to include two trade-offs that account for the significant accessory costs required for seed production. The first is the ovule count-pollen-attraction costs trade-off, suggesting that plants have a fixed pool of energy to allocat</w:t>
      </w:r>
      <w:r w:rsidR="008E4F7F">
        <w:t>e</w:t>
      </w:r>
      <w:r w:rsidR="009434CD">
        <w:t xml:space="preserve"> to construct flowers to the point of pollination and may divide this energy into fewer, showier flowers or more, less costly flowers</w:t>
      </w:r>
      <w:r w:rsidR="0014546F">
        <w:t xml:space="preserve"> </w:t>
      </w:r>
      <w:commentRangeStart w:id="7"/>
      <w:r w:rsidR="0014546F">
        <w:t>(###refs)</w:t>
      </w:r>
      <w:commentRangeEnd w:id="7"/>
      <w:r w:rsidR="00773F65">
        <w:rPr>
          <w:rStyle w:val="CommentReference"/>
        </w:rPr>
        <w:commentReference w:id="7"/>
      </w:r>
      <w:r w:rsidR="009434CD">
        <w:t xml:space="preserve">. </w:t>
      </w:r>
      <w:r w:rsidR="008E4F7F">
        <w:t>The second trade-off is between seed count and total reproductive costs</w:t>
      </w:r>
      <w:r w:rsidR="007616B9">
        <w:t>,</w:t>
      </w:r>
      <w:r w:rsidR="004E2575">
        <w:t xml:space="preserve"> </w:t>
      </w:r>
      <w:r w:rsidR="009972A0">
        <w:t xml:space="preserve">closely related to the </w:t>
      </w:r>
      <w:r w:rsidR="008E4F7F">
        <w:t xml:space="preserve">well-established seed size-seed count trade-off and taken </w:t>
      </w:r>
      <w:r w:rsidR="008E4F7F">
        <w:lastRenderedPageBreak/>
        <w:t xml:space="preserve">together demonstrate that large-seeded species are those species with high </w:t>
      </w:r>
      <w:r w:rsidR="004E2575">
        <w:t xml:space="preserve">overall per seed </w:t>
      </w:r>
      <w:r w:rsidR="008E4F7F">
        <w:t>reproductive costs and low seed counts</w:t>
      </w:r>
      <w:r w:rsidR="009972A0">
        <w:t xml:space="preserve"> </w:t>
      </w:r>
      <w:r w:rsidR="009972A0" w:rsidRPr="00287E7D">
        <w:rPr>
          <w:color w:val="000000" w:themeColor="text1"/>
        </w:rPr>
        <w:fldChar w:fldCharType="begin"/>
      </w:r>
      <w:r w:rsidR="009972A0"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972A0" w:rsidRPr="00287E7D">
        <w:rPr>
          <w:color w:val="000000" w:themeColor="text1"/>
        </w:rPr>
        <w:fldChar w:fldCharType="separate"/>
      </w:r>
      <w:r w:rsidR="00181612" w:rsidRPr="00181612">
        <w:rPr>
          <w:rFonts w:cs="Times New Roman"/>
        </w:rPr>
        <w:t xml:space="preserve">(Smith &amp; </w:t>
      </w:r>
      <w:proofErr w:type="spellStart"/>
      <w:r w:rsidR="00181612" w:rsidRPr="00181612">
        <w:rPr>
          <w:rFonts w:cs="Times New Roman"/>
        </w:rPr>
        <w:t>Fretwell</w:t>
      </w:r>
      <w:proofErr w:type="spellEnd"/>
      <w:r w:rsidR="00181612" w:rsidRPr="00181612">
        <w:rPr>
          <w:rFonts w:cs="Times New Roman"/>
        </w:rPr>
        <w:t xml:space="preserve"> 1974; Rees &amp; Westoby 1997; Moles &amp; Westoby 2006)</w:t>
      </w:r>
      <w:r w:rsidR="009972A0" w:rsidRPr="00287E7D">
        <w:rPr>
          <w:color w:val="000000" w:themeColor="text1"/>
        </w:rPr>
        <w:fldChar w:fldCharType="end"/>
      </w:r>
      <w:r w:rsidR="009972A0" w:rsidRPr="00287E7D">
        <w:rPr>
          <w:color w:val="000000" w:themeColor="text1"/>
        </w:rPr>
        <w:t xml:space="preserve">. </w:t>
      </w:r>
    </w:p>
    <w:p w14:paraId="3FDC8E78" w14:textId="26B4D6FE" w:rsidR="008A6743" w:rsidRDefault="008A6743" w:rsidP="008A6743">
      <w:pPr>
        <w:rPr>
          <w:color w:val="000000" w:themeColor="text1"/>
        </w:rPr>
      </w:pPr>
      <w:r>
        <w:t>The third trade-off is between choosiness (inverse of seedset) and the relative cost of producing a single ovule to the point of pollination: species for whom producing an ovule is less costly have lower seedset</w:t>
      </w:r>
      <w:r w:rsidR="0014546F">
        <w:t xml:space="preserve"> </w:t>
      </w:r>
      <w:r w:rsidR="007616B9">
        <w:fldChar w:fldCharType="begin"/>
      </w:r>
      <w:r w:rsidR="007616B9">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7616B9">
        <w:fldChar w:fldCharType="separate"/>
      </w:r>
      <w:r w:rsidR="007616B9" w:rsidRPr="007616B9">
        <w:rPr>
          <w:rFonts w:cs="Times New Roman"/>
        </w:rPr>
        <w:t xml:space="preserve">(Lord &amp; Westoby 2006; Rosenheim </w:t>
      </w:r>
      <w:r w:rsidR="007616B9" w:rsidRPr="007616B9">
        <w:rPr>
          <w:rFonts w:cs="Times New Roman"/>
          <w:i/>
          <w:iCs/>
        </w:rPr>
        <w:t>et al.</w:t>
      </w:r>
      <w:r w:rsidR="007616B9" w:rsidRPr="007616B9">
        <w:rPr>
          <w:rFonts w:cs="Times New Roman"/>
        </w:rPr>
        <w:t xml:space="preserve"> 2014)</w:t>
      </w:r>
      <w:r w:rsidR="007616B9">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00181612" w:rsidRPr="00181612">
        <w:rPr>
          <w:rFonts w:cs="Times New Roman"/>
        </w:rPr>
        <w:t xml:space="preserve">(Haig &amp; Westoby 1988;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00181612"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00181612" w:rsidRPr="00181612">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strategy dimension and one achieved through greater choosiness of the most vigorous embryos shortly after pollination </w:t>
      </w:r>
      <w:r w:rsidRPr="00287E7D">
        <w:rPr>
          <w:color w:val="000000" w:themeColor="text1"/>
        </w:rPr>
        <w:fldChar w:fldCharType="begin"/>
      </w:r>
      <w:r w:rsidRPr="00287E7D">
        <w:rPr>
          <w:color w:val="000000" w:themeColor="text1"/>
        </w:rPr>
        <w:instrText xml:space="preserve"> ADDIN ZOTERO_ITEM CSL_CITATION {"citationID":"1908sruo8b","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181612" w:rsidRPr="00181612">
        <w:rPr>
          <w:rFonts w:cs="Times New Roman"/>
        </w:rPr>
        <w:t>(</w:t>
      </w:r>
      <w:proofErr w:type="spellStart"/>
      <w:r w:rsidR="00181612" w:rsidRPr="00181612">
        <w:rPr>
          <w:rFonts w:cs="Times New Roman"/>
        </w:rPr>
        <w:t>Willson</w:t>
      </w:r>
      <w:proofErr w:type="spellEnd"/>
      <w:r w:rsidR="00181612" w:rsidRPr="00181612">
        <w:rPr>
          <w:rFonts w:cs="Times New Roman"/>
        </w:rPr>
        <w:t xml:space="preserve"> &amp; Burley 1983; Sutherland 1986; </w:t>
      </w:r>
      <w:proofErr w:type="spellStart"/>
      <w:r w:rsidR="00181612" w:rsidRPr="00181612">
        <w:rPr>
          <w:rFonts w:cs="Times New Roman"/>
        </w:rPr>
        <w:t>Guittian</w:t>
      </w:r>
      <w:proofErr w:type="spellEnd"/>
      <w:r w:rsidR="00181612" w:rsidRPr="00181612">
        <w:rPr>
          <w:rFonts w:cs="Times New Roman"/>
        </w:rPr>
        <w:t xml:space="preserve">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00181612"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181612" w:rsidRPr="00181612">
        <w:rPr>
          <w:rFonts w:cs="Times New Roman"/>
        </w:rPr>
        <w:t>(</w:t>
      </w:r>
      <w:proofErr w:type="spellStart"/>
      <w:r w:rsidR="00181612" w:rsidRPr="00181612">
        <w:rPr>
          <w:rFonts w:cs="Times New Roman"/>
        </w:rPr>
        <w:t>Willson</w:t>
      </w:r>
      <w:proofErr w:type="spellEnd"/>
      <w:r w:rsidR="00181612" w:rsidRPr="00181612">
        <w:rPr>
          <w:rFonts w:cs="Times New Roman"/>
        </w:rPr>
        <w:t xml:space="preserve"> &amp; Burley 1983; Sutherland 1986; </w:t>
      </w:r>
      <w:proofErr w:type="spellStart"/>
      <w:r w:rsidR="00181612" w:rsidRPr="00181612">
        <w:rPr>
          <w:rFonts w:cs="Times New Roman"/>
        </w:rPr>
        <w:t>Guittian</w:t>
      </w:r>
      <w:proofErr w:type="spellEnd"/>
      <w:r w:rsidR="00181612" w:rsidRPr="00181612">
        <w:rPr>
          <w:rFonts w:cs="Times New Roman"/>
        </w:rPr>
        <w:t xml:space="preserve"> 1993)</w:t>
      </w:r>
      <w:r w:rsidRPr="00287E7D">
        <w:rPr>
          <w:color w:val="000000" w:themeColor="text1"/>
        </w:rPr>
        <w:fldChar w:fldCharType="end"/>
      </w:r>
      <w:r w:rsidRPr="00287E7D">
        <w:rPr>
          <w:color w:val="000000" w:themeColor="text1"/>
        </w:rPr>
        <w:t xml:space="preserve">. </w:t>
      </w:r>
    </w:p>
    <w:p w14:paraId="09BAFFFE" w14:textId="34550D60" w:rsidR="00FD0917" w:rsidRDefault="00FD0917" w:rsidP="00FD0917">
      <w:pPr>
        <w:pStyle w:val="Heading2"/>
      </w:pPr>
      <w:r>
        <w:t>Species exhibit coordinated shifts in reproductive energy allocation</w:t>
      </w:r>
    </w:p>
    <w:p w14:paraId="593F00C7" w14:textId="08FF96F6" w:rsidR="00EF7ED8" w:rsidRDefault="006768FA" w:rsidP="00F13D56">
      <w:r>
        <w:t xml:space="preserve">Together, the three trade-offs predicts a </w:t>
      </w:r>
      <w:r w:rsidR="00B22E6C">
        <w:t xml:space="preserve">single axis of variation in reproductive strategies, showing how species exhibit coordinated shifts in resource allocation. At one end of the spectrum are </w:t>
      </w:r>
      <w:r w:rsidR="007C209F">
        <w:t>the parental optimists,</w:t>
      </w:r>
      <w:r w:rsidR="00B22E6C">
        <w:t xml:space="preserve"> </w:t>
      </w:r>
      <w:r w:rsidR="007C209F">
        <w:t xml:space="preserve">using their pool of pre-pollination energy to produce many, inexpensive ovules, but their total pool of reproductive energy to produce relatively few, costly seeds, resulting in low seedset. The parental pessimists fall on the opposite end of the spectrum. As a result, species will be under strong selection to coordinate their relative investment in the different energy pools described in Figure 1. </w:t>
      </w:r>
      <w:r w:rsidR="00DB0EBC">
        <w:t xml:space="preserve">Indeed, two </w:t>
      </w:r>
      <w:r w:rsidR="007C209F">
        <w:t xml:space="preserve">of </w:t>
      </w:r>
      <w:r w:rsidR="00773F65">
        <w:t xml:space="preserve">predicted shifts in </w:t>
      </w:r>
      <w:r w:rsidR="00DB0EBC">
        <w:t>tissue investment</w:t>
      </w:r>
      <w:r w:rsidR="00773F65">
        <w:t xml:space="preserve"> with seed size</w:t>
      </w:r>
      <w:r w:rsidR="00DB0EBC">
        <w:t xml:space="preserve"> </w:t>
      </w:r>
      <w:r w:rsidR="007C209F">
        <w:t xml:space="preserve">are strongly borne </w:t>
      </w:r>
      <w:r w:rsidR="007C209F">
        <w:lastRenderedPageBreak/>
        <w:t>out by the data</w:t>
      </w:r>
      <w:r w:rsidR="00EF7ED8">
        <w:t>, while the third is weaker</w:t>
      </w:r>
      <w:r w:rsidR="007C209F">
        <w:t xml:space="preserve">. </w:t>
      </w:r>
      <w:r w:rsidR="00DB0EBC">
        <w:t xml:space="preserve">First, </w:t>
      </w:r>
      <w:r w:rsidR="00F13D56">
        <w:t xml:space="preserve">since large-seeded species have lower seedset – and in particular high ovule and embryo abortion near the point of pollination – they will be spending a larger proportion of their pool of energy for pollen-attraction tissues on tissues that are discarded, relative to smaller-seeded species (Figure 2c). Meanwhile, since these large-seeded species have a small proportion of ovules passing through the many filters to reach the point of provisioning and since these embryos have likely been carefully selected, the large-seeded species should want to ensure that the selected embryos are provisioned to become mature seeds. There was only a weak trend in this direction, in part reflecting the overall high success rate of embryos once post-pollination provisioning commenced among species of all seed sizes (Figure 2d). </w:t>
      </w:r>
    </w:p>
    <w:p w14:paraId="45350BBB" w14:textId="043A0C77" w:rsidR="0088543F" w:rsidRPr="008A6743" w:rsidRDefault="00F13D56" w:rsidP="0088543F">
      <w:pPr>
        <w:rPr>
          <w:color w:val="000000" w:themeColor="text1"/>
        </w:rPr>
      </w:pPr>
      <w:r>
        <w:t xml:space="preserve">If large-seeded species are producing relatively many inexpensive ovules and relatively fewer expensive seeds, the proportion of </w:t>
      </w:r>
      <w:r w:rsidRPr="00F13D56">
        <w:rPr>
          <w:i/>
        </w:rPr>
        <w:t>success costs</w:t>
      </w:r>
      <w:r>
        <w:t xml:space="preserve"> allocated to pollen-attraction materials should decrease with seed size while the proportion of </w:t>
      </w:r>
      <w:r>
        <w:rPr>
          <w:i/>
        </w:rPr>
        <w:t xml:space="preserve">success costs </w:t>
      </w:r>
      <w:r w:rsidRPr="00F13D56">
        <w:t>allocated to provisioning materials should increase with seed size</w:t>
      </w:r>
      <w:r>
        <w:t>, a pattern strongly observed among the study species</w:t>
      </w:r>
      <w:r w:rsidR="00EF7ED8">
        <w:t xml:space="preserve"> (Figure 2e)</w:t>
      </w:r>
      <w:r w:rsidRPr="00F13D56">
        <w:t>.</w:t>
      </w:r>
      <w:r>
        <w:t xml:space="preserve"> This represents a fundamental shift in floral construction with seed size: </w:t>
      </w:r>
      <w:r w:rsidR="00EF7ED8">
        <w:t xml:space="preserve">in relative terms, </w:t>
      </w:r>
      <w:r>
        <w:t xml:space="preserve">larger-seeded species are </w:t>
      </w:r>
      <w:r w:rsidR="00EF7ED8">
        <w:t xml:space="preserve">producing larger packaging and dispersal tissues, but less costly pollen-attraction materials. This is being accomplished both through a reduction in floral size and, for some plant families, an increase in the number of ovules per flower or inflorescence </w:t>
      </w:r>
      <w:r w:rsidR="00562DA0">
        <w:rPr>
          <w:color w:val="000000" w:themeColor="text1"/>
        </w:rPr>
        <w:t>(Lord &amp; Westoby 2006, 2012)</w:t>
      </w:r>
      <w:r w:rsidR="00EF7ED8">
        <w:t xml:space="preserve">. This trend can also be depicted by plotting </w:t>
      </w:r>
      <w:r w:rsidR="00EF7ED8" w:rsidRPr="00562DA0">
        <w:t>pollen-attraction costs and provisioning costs</w:t>
      </w:r>
      <w:r w:rsidR="00EF7ED8">
        <w:t xml:space="preserve"> against seed size: </w:t>
      </w:r>
      <w:r w:rsidR="00EF7ED8">
        <w:rPr>
          <w:i/>
        </w:rPr>
        <w:t xml:space="preserve">Pollen-attraction costs </w:t>
      </w:r>
      <w:r w:rsidR="00EF7ED8">
        <w:t xml:space="preserve">display a less than isometric increase with increasing seed size, while </w:t>
      </w:r>
      <w:r w:rsidR="00EF7ED8">
        <w:rPr>
          <w:i/>
        </w:rPr>
        <w:t>provisioning costs</w:t>
      </w:r>
      <w:r w:rsidR="00EF7ED8">
        <w:t xml:space="preserve"> display a greater than isometric increase with increasing seed size (Table 2, Figure 2f).</w:t>
      </w:r>
      <w:r w:rsidR="0088543F">
        <w:t xml:space="preserve"> Identical patterns have been observed in other studies </w:t>
      </w:r>
      <w:r w:rsidR="0088543F">
        <w:rPr>
          <w:color w:val="000000" w:themeColor="text1"/>
        </w:rPr>
        <w:t xml:space="preserve">(Lord &amp; Westoby 2006, 2012) and have been attributed, in part, to </w:t>
      </w:r>
      <w:r w:rsidR="0088543F" w:rsidRPr="008A6743">
        <w:rPr>
          <w:color w:val="000000" w:themeColor="text1"/>
        </w:rPr>
        <w:t>larger seed</w:t>
      </w:r>
      <w:r w:rsidR="0088543F">
        <w:rPr>
          <w:color w:val="000000" w:themeColor="text1"/>
        </w:rPr>
        <w:t xml:space="preserve">ed-species tending to </w:t>
      </w:r>
      <w:r w:rsidR="0088543F" w:rsidRPr="008A6743">
        <w:rPr>
          <w:color w:val="000000" w:themeColor="text1"/>
        </w:rPr>
        <w:t xml:space="preserve">have biotic dispersal agents, and animal-dispersed species allocate a greater proportion of their reproductive energy to packaging and dispersal materials </w:t>
      </w:r>
      <w:r w:rsidR="0088543F" w:rsidRPr="008A6743">
        <w:rPr>
          <w:color w:val="000000" w:themeColor="text1"/>
        </w:rPr>
        <w:fldChar w:fldCharType="begin"/>
      </w:r>
      <w:r w:rsidR="0088543F">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88543F">
        <w:rPr>
          <w:rFonts w:ascii="Cambria Math" w:hAnsi="Cambria Math" w:cs="Cambria Math"/>
          <w:color w:val="000000" w:themeColor="text1"/>
        </w:rPr>
        <w:instrText>‐</w:instrText>
      </w:r>
      <w:r w:rsidR="0088543F">
        <w:rPr>
          <w:color w:val="000000" w:themeColor="text1"/>
        </w:rPr>
        <w:instrText>form hypothesis, which suggests that large seeds and biotic dispersal evolved as coadapted traits along with evolution of large plant life</w:instrText>
      </w:r>
      <w:r w:rsidR="0088543F">
        <w:rPr>
          <w:rFonts w:ascii="Cambria Math" w:hAnsi="Cambria Math" w:cs="Cambria Math"/>
          <w:color w:val="000000" w:themeColor="text1"/>
        </w:rPr>
        <w:instrText>‐</w:instrText>
      </w:r>
      <w:r w:rsidR="0088543F">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sidR="0088543F">
        <w:rPr>
          <w:rFonts w:ascii="Cambria Math" w:hAnsi="Cambria Math" w:cs="Cambria Math"/>
          <w:color w:val="000000" w:themeColor="text1"/>
        </w:rPr>
        <w:instrText>‐</w:instrText>
      </w:r>
      <w:r w:rsidR="0088543F">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88543F" w:rsidRPr="008A6743">
        <w:rPr>
          <w:color w:val="000000" w:themeColor="text1"/>
        </w:rPr>
        <w:fldChar w:fldCharType="separate"/>
      </w:r>
      <w:r w:rsidR="0088543F" w:rsidRPr="00181612">
        <w:rPr>
          <w:rFonts w:cs="Times New Roman"/>
        </w:rPr>
        <w:t xml:space="preserve">(Hughes </w:t>
      </w:r>
      <w:r w:rsidR="0088543F" w:rsidRPr="00181612">
        <w:rPr>
          <w:rFonts w:cs="Times New Roman"/>
          <w:i/>
          <w:iCs/>
        </w:rPr>
        <w:t>et al.</w:t>
      </w:r>
      <w:r w:rsidR="0088543F" w:rsidRPr="00181612">
        <w:rPr>
          <w:rFonts w:cs="Times New Roman"/>
        </w:rPr>
        <w:t xml:space="preserve"> 1994; Moles </w:t>
      </w:r>
      <w:r w:rsidR="0088543F" w:rsidRPr="00181612">
        <w:rPr>
          <w:rFonts w:cs="Times New Roman"/>
          <w:i/>
          <w:iCs/>
        </w:rPr>
        <w:t>et al.</w:t>
      </w:r>
      <w:r w:rsidR="0088543F" w:rsidRPr="00181612">
        <w:rPr>
          <w:rFonts w:cs="Times New Roman"/>
        </w:rPr>
        <w:t xml:space="preserve"> 2005; Eriksson 2008)</w:t>
      </w:r>
      <w:r w:rsidR="0088543F" w:rsidRPr="008A6743">
        <w:rPr>
          <w:color w:val="000000" w:themeColor="text1"/>
        </w:rPr>
        <w:fldChar w:fldCharType="end"/>
      </w:r>
      <w:r w:rsidR="0088543F" w:rsidRPr="008A6743">
        <w:rPr>
          <w:color w:val="000000" w:themeColor="text1"/>
        </w:rPr>
        <w:t xml:space="preserve">. </w:t>
      </w:r>
    </w:p>
    <w:p w14:paraId="0AA8D435" w14:textId="37EE61B8" w:rsidR="0088543F" w:rsidRDefault="0088543F" w:rsidP="00931AFE">
      <w:pPr>
        <w:rPr>
          <w:color w:val="000000" w:themeColor="text1"/>
        </w:rPr>
      </w:pPr>
      <w:r w:rsidRPr="009972A0">
        <w:lastRenderedPageBreak/>
        <w:t>In this study, total reproductive costs and accessory costs both showed a steeper than isometric increase with seed size</w:t>
      </w:r>
      <w:r>
        <w:t xml:space="preserve"> (Table 2)</w:t>
      </w:r>
      <w:r w:rsidRPr="009972A0">
        <w:t>, indicating proportion of reproductive energy invested in accessory tissues is higher in larger-seeded species.</w:t>
      </w:r>
      <w:r>
        <w:t xml:space="preserve"> This contrasts with previous studies that </w:t>
      </w:r>
      <w:r w:rsidRPr="009972A0">
        <w:t>have found an isometric increase in total reproductive costs and accessory costs with increasing seed size</w:t>
      </w:r>
      <w:r>
        <w:t xml:space="preserve"> </w:t>
      </w:r>
      <w:r w:rsidR="00931AFE">
        <w:rPr>
          <w:rFonts w:cs="Times New Roman"/>
        </w:rPr>
        <w:fldChar w:fldCharType="begin"/>
      </w:r>
      <w:r w:rsidR="0094074D">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4074D">
        <w:rPr>
          <w:rFonts w:ascii="Cambria Math" w:hAnsi="Cambria Math" w:cs="Cambria Math"/>
        </w:rPr>
        <w:instrText>⬚</w:instrText>
      </w:r>
      <w:r w:rsidR="0094074D">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931AFE">
        <w:rPr>
          <w:rFonts w:cs="Times New Roman"/>
        </w:rPr>
        <w:fldChar w:fldCharType="separate"/>
      </w:r>
      <w:r w:rsidR="0094074D" w:rsidRPr="0094074D">
        <w:rPr>
          <w:rFonts w:cs="Times New Roman"/>
        </w:rPr>
        <w:t>(</w:t>
      </w:r>
      <w:proofErr w:type="spellStart"/>
      <w:r w:rsidR="0094074D" w:rsidRPr="0094074D">
        <w:rPr>
          <w:rFonts w:cs="Times New Roman"/>
        </w:rPr>
        <w:t>Henery</w:t>
      </w:r>
      <w:proofErr w:type="spellEnd"/>
      <w:r w:rsidR="0094074D" w:rsidRPr="0094074D">
        <w:rPr>
          <w:rFonts w:cs="Times New Roman"/>
        </w:rPr>
        <w:t xml:space="preserve"> &amp; Westoby 2001; Moles, Warton &amp; Westoby 2003; Lord &amp; Westoby 2006; Chen </w:t>
      </w:r>
      <w:r w:rsidR="0094074D" w:rsidRPr="0094074D">
        <w:rPr>
          <w:rFonts w:cs="Times New Roman"/>
          <w:i/>
          <w:iCs/>
        </w:rPr>
        <w:t>et al.</w:t>
      </w:r>
      <w:r w:rsidR="0094074D" w:rsidRPr="0094074D">
        <w:rPr>
          <w:rFonts w:cs="Times New Roman"/>
        </w:rPr>
        <w:t xml:space="preserve"> 2010; Lord &amp; Westoby 2012)</w:t>
      </w:r>
      <w:r w:rsidR="00931AFE">
        <w:rPr>
          <w:rFonts w:cs="Times New Roman"/>
        </w:rPr>
        <w:fldChar w:fldCharType="end"/>
      </w:r>
      <w:r w:rsidR="00931AFE">
        <w:rPr>
          <w:rFonts w:cs="Times New Roman"/>
        </w:rPr>
        <w:t xml:space="preserve">. </w:t>
      </w:r>
      <w:r>
        <w:rPr>
          <w:color w:val="000000" w:themeColor="text1"/>
        </w:rPr>
        <w:t xml:space="preserve">They affirmed </w:t>
      </w:r>
      <w:r w:rsidRPr="009972A0">
        <w:rPr>
          <w:color w:val="000000" w:themeColor="text1"/>
        </w:rPr>
        <w:t>theories on optimal energy allocation</w:t>
      </w:r>
      <w:r>
        <w:rPr>
          <w:color w:val="000000" w:themeColor="text1"/>
        </w:rPr>
        <w:t xml:space="preserve"> that </w:t>
      </w:r>
      <w:r w:rsidRPr="009972A0">
        <w:rPr>
          <w:color w:val="000000" w:themeColor="text1"/>
        </w:rPr>
        <w:t>sugges</w:t>
      </w:r>
      <w:r>
        <w:rPr>
          <w:color w:val="000000" w:themeColor="text1"/>
        </w:rPr>
        <w:t>t</w:t>
      </w:r>
      <w:r w:rsidRPr="009972A0">
        <w:rPr>
          <w:color w:val="000000" w:themeColor="text1"/>
        </w:rPr>
        <w:t xml:space="preserve"> that despite the enormous diversity of floral forms and the known adaptive function of many floral parts </w:t>
      </w:r>
      <w:r w:rsidRPr="009972A0">
        <w:rPr>
          <w:color w:val="000000" w:themeColor="text1"/>
        </w:rPr>
        <w:fldChar w:fldCharType="begin"/>
      </w:r>
      <w:r w:rsidRPr="009972A0">
        <w:rPr>
          <w:color w:val="000000" w:themeColor="text1"/>
        </w:rPr>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9972A0">
        <w:rPr>
          <w:color w:val="000000" w:themeColor="text1"/>
        </w:rPr>
        <w:fldChar w:fldCharType="separate"/>
      </w:r>
      <w:r w:rsidRPr="00181612">
        <w:rPr>
          <w:rFonts w:cs="Times New Roman"/>
        </w:rPr>
        <w:t>(Harder &amp; Barrett 2006; Harder &amp; Johnson 2009)</w:t>
      </w:r>
      <w:r w:rsidRPr="009972A0">
        <w:rPr>
          <w:color w:val="000000" w:themeColor="text1"/>
        </w:rPr>
        <w:fldChar w:fldCharType="end"/>
      </w:r>
      <w:r w:rsidRPr="009972A0">
        <w:rPr>
          <w:color w:val="000000" w:themeColor="text1"/>
        </w:rPr>
        <w:t>, all seeds sizes are equally cost</w:t>
      </w:r>
      <w:r>
        <w:rPr>
          <w:color w:val="000000" w:themeColor="text1"/>
        </w:rPr>
        <w:t>ly</w:t>
      </w:r>
      <w:r w:rsidRPr="009972A0">
        <w:rPr>
          <w:color w:val="000000" w:themeColor="text1"/>
        </w:rPr>
        <w:t xml:space="preserve"> to produce</w:t>
      </w:r>
      <w:r>
        <w:rPr>
          <w:color w:val="000000" w:themeColor="text1"/>
        </w:rPr>
        <w:t xml:space="preserve"> </w:t>
      </w:r>
      <w:r w:rsidRPr="009972A0">
        <w:rPr>
          <w:color w:val="000000" w:themeColor="text1"/>
        </w:rPr>
        <w:t xml:space="preserve"> </w:t>
      </w:r>
      <w:r w:rsidRPr="009972A0">
        <w:rPr>
          <w:color w:val="000000" w:themeColor="text1"/>
        </w:rPr>
        <w:fldChar w:fldCharType="begin"/>
      </w:r>
      <w:r w:rsidRPr="009972A0">
        <w:rPr>
          <w:color w:val="000000" w:themeColor="text1"/>
        </w:rPr>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Pr="009972A0">
        <w:rPr>
          <w:rFonts w:ascii="Cambria Math" w:hAnsi="Cambria Math" w:cs="Cambria Math"/>
          <w:color w:val="000000" w:themeColor="text1"/>
        </w:rPr>
        <w:instrText>‐</w:instrText>
      </w:r>
      <w:r w:rsidRPr="009972A0">
        <w:rPr>
          <w:color w:val="000000" w:themeColor="text1"/>
        </w:rPr>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9972A0">
        <w:rPr>
          <w:rFonts w:ascii="Cambria Math" w:hAnsi="Cambria Math" w:cs="Cambria Math"/>
          <w:color w:val="000000" w:themeColor="text1"/>
        </w:rPr>
        <w:instrText>‐</w:instrText>
      </w:r>
      <w:r w:rsidRPr="009972A0">
        <w:rPr>
          <w:color w:val="000000" w:themeColor="text1"/>
        </w:rPr>
        <w:instrText>factors problems involving essential resources or essential components of reproductive effort can be analyzed with an evolutionary application of Liebig’s law of the minimum. We explore life</w:instrText>
      </w:r>
      <w:r w:rsidRPr="009972A0">
        <w:rPr>
          <w:rFonts w:ascii="Cambria Math" w:hAnsi="Cambria Math" w:cs="Cambria Math"/>
          <w:color w:val="000000" w:themeColor="text1"/>
        </w:rPr>
        <w:instrText>‐</w:instrText>
      </w:r>
      <w:r w:rsidRPr="009972A0">
        <w:rPr>
          <w:color w:val="000000" w:themeColor="text1"/>
        </w:rPr>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9972A0">
        <w:rPr>
          <w:rFonts w:ascii="Cambria Math" w:hAnsi="Cambria Math" w:cs="Cambria Math"/>
          <w:color w:val="000000" w:themeColor="text1"/>
        </w:rPr>
        <w:instrText>‐</w:instrText>
      </w:r>
      <w:r w:rsidRPr="009972A0">
        <w:rPr>
          <w:color w:val="000000" w:themeColor="text1"/>
        </w:rPr>
        <w:instrText>offspring harvest cost is smaller. Second, at the optimum, organisms balance multiple fitness</w:instrText>
      </w:r>
      <w:r w:rsidRPr="009972A0">
        <w:rPr>
          <w:rFonts w:ascii="Cambria Math" w:hAnsi="Cambria Math" w:cs="Cambria Math"/>
          <w:color w:val="000000" w:themeColor="text1"/>
        </w:rPr>
        <w:instrText>‐</w:instrText>
      </w:r>
      <w:r w:rsidRPr="009972A0">
        <w:rPr>
          <w:color w:val="000000" w:themeColor="text1"/>
        </w:rPr>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Pr="009972A0">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0; </w:t>
      </w:r>
      <w:proofErr w:type="spellStart"/>
      <w:r w:rsidRPr="00181612">
        <w:rPr>
          <w:rFonts w:cs="Times New Roman"/>
        </w:rPr>
        <w:t>Mironchenko</w:t>
      </w:r>
      <w:proofErr w:type="spellEnd"/>
      <w:r w:rsidRPr="00181612">
        <w:rPr>
          <w:rFonts w:cs="Times New Roman"/>
        </w:rPr>
        <w:t xml:space="preserve"> &amp; </w:t>
      </w:r>
      <w:proofErr w:type="spellStart"/>
      <w:r w:rsidRPr="00181612">
        <w:rPr>
          <w:rFonts w:cs="Times New Roman"/>
        </w:rPr>
        <w:t>Kozłowski</w:t>
      </w:r>
      <w:proofErr w:type="spellEnd"/>
      <w:r w:rsidRPr="00181612">
        <w:rPr>
          <w:rFonts w:cs="Times New Roman"/>
        </w:rPr>
        <w:t xml:space="preserve"> 2014)</w:t>
      </w:r>
      <w:r w:rsidRPr="009972A0">
        <w:rPr>
          <w:color w:val="000000" w:themeColor="text1"/>
        </w:rPr>
        <w:fldChar w:fldCharType="end"/>
      </w:r>
      <w:r>
        <w:rPr>
          <w:color w:val="000000" w:themeColor="text1"/>
        </w:rPr>
        <w:t xml:space="preserve">. </w:t>
      </w:r>
      <w:r w:rsidR="00562DA0">
        <w:rPr>
          <w:color w:val="000000" w:themeColor="text1"/>
        </w:rPr>
        <w:t xml:space="preserve">Our result suggests </w:t>
      </w:r>
      <w:r>
        <w:rPr>
          <w:color w:val="000000" w:themeColor="text1"/>
        </w:rPr>
        <w:t xml:space="preserve">that among our study species </w:t>
      </w:r>
      <w:r w:rsidRPr="009972A0">
        <w:rPr>
          <w:color w:val="000000" w:themeColor="text1"/>
        </w:rPr>
        <w:t xml:space="preserve">there are </w:t>
      </w:r>
      <w:r w:rsidR="00562DA0">
        <w:rPr>
          <w:color w:val="000000" w:themeColor="text1"/>
        </w:rPr>
        <w:t xml:space="preserve">(slight) </w:t>
      </w:r>
      <w:r w:rsidRPr="009972A0">
        <w:rPr>
          <w:color w:val="000000" w:themeColor="text1"/>
        </w:rPr>
        <w:t>additional benefits to being large-seeded that have not been explored in this study, such as higher seedling germination and success</w:t>
      </w:r>
      <w:r>
        <w:rPr>
          <w:color w:val="000000" w:themeColor="text1"/>
        </w:rPr>
        <w:t xml:space="preserve"> </w:t>
      </w:r>
      <w:r>
        <w:rPr>
          <w:color w:val="000000" w:themeColor="text1"/>
        </w:rPr>
        <w:fldChar w:fldCharType="begin"/>
      </w:r>
      <w:r>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Pr>
          <w:color w:val="000000" w:themeColor="text1"/>
        </w:rPr>
        <w:fldChar w:fldCharType="separate"/>
      </w:r>
      <w:r w:rsidRPr="0088543F">
        <w:rPr>
          <w:rFonts w:cs="Times New Roman"/>
        </w:rPr>
        <w:t>(Moles &amp; Westoby 2006)</w:t>
      </w:r>
      <w:r>
        <w:rPr>
          <w:color w:val="000000" w:themeColor="text1"/>
        </w:rPr>
        <w:fldChar w:fldCharType="end"/>
      </w:r>
      <w:r w:rsidRPr="009972A0">
        <w:rPr>
          <w:color w:val="000000" w:themeColor="text1"/>
        </w:rPr>
        <w:t>.</w:t>
      </w:r>
    </w:p>
    <w:p w14:paraId="49C3D602" w14:textId="77777777" w:rsidR="003A0B41" w:rsidRDefault="003A0B41" w:rsidP="003C3342">
      <w:pPr>
        <w:pStyle w:val="Heading2"/>
      </w:pPr>
      <w:r w:rsidRPr="003C3342">
        <w:t>Shifts in accessory costs with plant size and age</w:t>
      </w:r>
    </w:p>
    <w:p w14:paraId="54FBFF62" w14:textId="34DB02E2"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181612" w:rsidRPr="00181612">
        <w:rPr>
          <w:rFonts w:cs="Times New Roman"/>
        </w:rPr>
        <w:t xml:space="preserve">(Myers &amp; Doyle 1983; </w:t>
      </w:r>
      <w:proofErr w:type="spellStart"/>
      <w:r w:rsidR="00181612" w:rsidRPr="00181612">
        <w:rPr>
          <w:rFonts w:cs="Times New Roman"/>
        </w:rPr>
        <w:t>Sibly</w:t>
      </w:r>
      <w:proofErr w:type="spellEnd"/>
      <w:r w:rsidR="00181612" w:rsidRPr="00181612">
        <w:rPr>
          <w:rFonts w:cs="Times New Roman"/>
        </w:rPr>
        <w:t xml:space="preserve">, </w:t>
      </w:r>
      <w:proofErr w:type="spellStart"/>
      <w:r w:rsidR="00181612" w:rsidRPr="00181612">
        <w:rPr>
          <w:rFonts w:cs="Times New Roman"/>
        </w:rPr>
        <w:t>Calow</w:t>
      </w:r>
      <w:proofErr w:type="spellEnd"/>
      <w:r w:rsidR="00181612" w:rsidRPr="00181612">
        <w:rPr>
          <w:rFonts w:cs="Times New Roman"/>
        </w:rPr>
        <w:t xml:space="preserve"> &amp; Nichols 1985; </w:t>
      </w:r>
      <w:proofErr w:type="spellStart"/>
      <w:r w:rsidR="00181612" w:rsidRPr="00181612">
        <w:rPr>
          <w:rFonts w:cs="Times New Roman"/>
        </w:rPr>
        <w:t>Reekie</w:t>
      </w:r>
      <w:proofErr w:type="spellEnd"/>
      <w:r w:rsidR="00181612" w:rsidRPr="00181612">
        <w:rPr>
          <w:rFonts w:cs="Times New Roman"/>
        </w:rPr>
        <w:t xml:space="preserve"> &amp; </w:t>
      </w:r>
      <w:proofErr w:type="spellStart"/>
      <w:r w:rsidR="00181612" w:rsidRPr="00181612">
        <w:rPr>
          <w:rFonts w:cs="Times New Roman"/>
        </w:rPr>
        <w:t>Bazzaz</w:t>
      </w:r>
      <w:proofErr w:type="spellEnd"/>
      <w:r w:rsidR="00181612" w:rsidRPr="00181612">
        <w:rPr>
          <w:rFonts w:cs="Times New Roman"/>
        </w:rPr>
        <w:t xml:space="preserve">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181612" w:rsidRPr="00181612">
        <w:rPr>
          <w:rFonts w:cs="Times New Roman"/>
        </w:rPr>
        <w:t xml:space="preserve">(Kelly 1994; Kelly &amp; </w:t>
      </w:r>
      <w:proofErr w:type="spellStart"/>
      <w:r w:rsidR="00181612" w:rsidRPr="00181612">
        <w:rPr>
          <w:rFonts w:cs="Times New Roman"/>
        </w:rPr>
        <w:t>Sork</w:t>
      </w:r>
      <w:proofErr w:type="spellEnd"/>
      <w:r w:rsidR="00181612" w:rsidRPr="00181612">
        <w:rPr>
          <w:rFonts w:cs="Times New Roman"/>
        </w:rPr>
        <w:t xml:space="preserve">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0B50E7">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3A0B41" w:rsidRPr="003C3342">
        <w:fldChar w:fldCharType="separate"/>
      </w:r>
      <w:r w:rsidR="00181612" w:rsidRPr="00181612">
        <w:rPr>
          <w:rFonts w:cs="Times New Roman"/>
        </w:rPr>
        <w:t>(Cole 1954; 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w:t>
      </w:r>
      <w:r w:rsidR="003A0B41" w:rsidRPr="003C3342">
        <w:lastRenderedPageBreak/>
        <w:t xml:space="preserve">There is a large literature on expected and observed trends in pollination and seedset with the size of the floral display, with quite disparate patterns, </w:t>
      </w:r>
      <w:r w:rsidR="000C685B" w:rsidRPr="003C3342">
        <w:t>but we had not anticipated a flat relationship for 13 of 14 species</w:t>
      </w:r>
      <w:r w:rsidR="0078147A">
        <w:t xml:space="preserve"> </w:t>
      </w:r>
      <w:r w:rsidR="0078147A" w:rsidRPr="003C3342">
        <w:t>(</w:t>
      </w:r>
      <w:r w:rsidR="0078147A">
        <w:t>Supplementary Material</w:t>
      </w:r>
      <w:r w:rsidR="0078147A" w:rsidRPr="003C3342">
        <w:t>)</w:t>
      </w:r>
      <w:r w:rsidR="003A0B41" w:rsidRPr="003C3342">
        <w:t xml:space="preserve">. </w:t>
      </w:r>
      <w:r w:rsidR="000C685B" w:rsidRPr="003C3342">
        <w:t>In conclusion, f</w:t>
      </w:r>
      <w:r w:rsidR="003A0B41" w:rsidRPr="003C3342">
        <w:t>or many species, the sample sizes of the current data set are large and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5326848F"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0B50E7">
        <w:t xml:space="preserve"> </w:t>
      </w:r>
      <w:r w:rsidR="000B50E7">
        <w:fldChar w:fldCharType="begin"/>
      </w:r>
      <w:r w:rsidR="000B50E7">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rsidR="000B50E7">
        <w:fldChar w:fldCharType="separate"/>
      </w:r>
      <w:r w:rsidR="00181612" w:rsidRPr="00181612">
        <w:rPr>
          <w:rFonts w:cs="Times New Roman"/>
        </w:rPr>
        <w:t xml:space="preserve">(Fisher </w:t>
      </w:r>
      <w:r w:rsidR="00181612" w:rsidRPr="00181612">
        <w:rPr>
          <w:rFonts w:cs="Times New Roman"/>
          <w:i/>
          <w:iCs/>
        </w:rPr>
        <w:t>et al.</w:t>
      </w:r>
      <w:r w:rsidR="00181612" w:rsidRPr="00181612">
        <w:rPr>
          <w:rFonts w:cs="Times New Roman"/>
        </w:rPr>
        <w:t xml:space="preserve"> 2010; Falster </w:t>
      </w:r>
      <w:r w:rsidR="00181612" w:rsidRPr="00181612">
        <w:rPr>
          <w:rFonts w:cs="Times New Roman"/>
          <w:i/>
          <w:iCs/>
        </w:rPr>
        <w:t>et al.</w:t>
      </w:r>
      <w:r w:rsidR="00181612" w:rsidRPr="00181612">
        <w:rPr>
          <w:rFonts w:cs="Times New Roman"/>
        </w:rPr>
        <w:t xml:space="preserve"> 2011; </w:t>
      </w:r>
      <w:proofErr w:type="spellStart"/>
      <w:r w:rsidR="00181612" w:rsidRPr="00181612">
        <w:rPr>
          <w:rFonts w:cs="Times New Roman"/>
        </w:rPr>
        <w:t>Scheiter</w:t>
      </w:r>
      <w:proofErr w:type="spellEnd"/>
      <w:r w:rsidR="00181612" w:rsidRPr="00181612">
        <w:rPr>
          <w:rFonts w:cs="Times New Roman"/>
        </w:rPr>
        <w:t xml:space="preserve">, </w:t>
      </w:r>
      <w:proofErr w:type="spellStart"/>
      <w:r w:rsidR="00181612" w:rsidRPr="00181612">
        <w:rPr>
          <w:rFonts w:cs="Times New Roman"/>
        </w:rPr>
        <w:t>Langan</w:t>
      </w:r>
      <w:proofErr w:type="spellEnd"/>
      <w:r w:rsidR="00181612" w:rsidRPr="00181612">
        <w:rPr>
          <w:rFonts w:cs="Times New Roman"/>
        </w:rPr>
        <w:t xml:space="preserve"> &amp; Higgins 2013)</w:t>
      </w:r>
      <w:r w:rsidR="000B50E7">
        <w:fldChar w:fldCharType="end"/>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A3280F">
        <w:fldChar w:fldCharType="begin"/>
      </w:r>
      <w:r w:rsidR="00A3280F">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rsidR="00A3280F">
        <w:fldChar w:fldCharType="separate"/>
      </w:r>
      <w:r w:rsidR="00181612" w:rsidRPr="00181612">
        <w:rPr>
          <w:rFonts w:cs="Times New Roman"/>
        </w:rPr>
        <w:t xml:space="preserve">(Garcia &amp; </w:t>
      </w:r>
      <w:proofErr w:type="spellStart"/>
      <w:r w:rsidR="00181612" w:rsidRPr="00181612">
        <w:rPr>
          <w:rFonts w:cs="Times New Roman"/>
        </w:rPr>
        <w:t>Ehrlen</w:t>
      </w:r>
      <w:proofErr w:type="spellEnd"/>
      <w:r w:rsidR="00181612" w:rsidRPr="00181612">
        <w:rPr>
          <w:rFonts w:cs="Times New Roman"/>
        </w:rPr>
        <w:t xml:space="preserve"> 2002; Miller </w:t>
      </w:r>
      <w:r w:rsidR="00181612" w:rsidRPr="00181612">
        <w:rPr>
          <w:rFonts w:cs="Times New Roman"/>
          <w:i/>
          <w:iCs/>
        </w:rPr>
        <w:t>et al.</w:t>
      </w:r>
      <w:r w:rsidR="00181612" w:rsidRPr="00181612">
        <w:rPr>
          <w:rFonts w:cs="Times New Roman"/>
        </w:rPr>
        <w:t xml:space="preserve"> 2012)</w:t>
      </w:r>
      <w:r w:rsidR="00A3280F">
        <w:fldChar w:fldCharType="end"/>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w:t>
      </w:r>
      <w:r w:rsidR="0078147A">
        <w:t xml:space="preserve">required to account for all reproductive energy expenditure </w:t>
      </w:r>
      <w:r w:rsidR="00BF1046" w:rsidRPr="003C3342">
        <w:t xml:space="preserve">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6C63FA14"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5</w:t>
      </w:r>
      <w:r w:rsidR="000A1AA2">
        <w:t>6</w:t>
      </w:r>
      <w:r w:rsidR="000A1AA2" w:rsidRPr="003C3342">
        <w:t xml:space="preserve"> </w:t>
      </w:r>
      <w:r w:rsidR="00D761B2" w:rsidRPr="003C3342">
        <w:t>(</w:t>
      </w:r>
      <w:r w:rsidR="00D761B2" w:rsidRPr="003C3342">
        <w:rPr>
          <w:i/>
        </w:rPr>
        <w:t>p = 0.</w:t>
      </w:r>
      <w:r w:rsidR="000A1AA2" w:rsidRPr="003C3342">
        <w:rPr>
          <w:i/>
        </w:rPr>
        <w:t>00</w:t>
      </w:r>
      <w:r w:rsidR="000A1AA2">
        <w:rPr>
          <w:i/>
        </w:rPr>
        <w:t>21</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w:t>
      </w:r>
      <w:r w:rsidR="000A1AA2" w:rsidRPr="003C3342">
        <w:t>6</w:t>
      </w:r>
      <w:r w:rsidR="000A1AA2">
        <w:t>9</w:t>
      </w:r>
      <w:r w:rsidR="000A1AA2" w:rsidRPr="003C3342">
        <w:t xml:space="preserve"> </w:t>
      </w:r>
      <w:r w:rsidR="00D761B2" w:rsidRPr="003C3342">
        <w:t>(</w:t>
      </w:r>
      <w:r w:rsidR="00D761B2" w:rsidRPr="003C3342">
        <w:rPr>
          <w:i/>
        </w:rPr>
        <w:t>p = 0.</w:t>
      </w:r>
      <w:r w:rsidR="000A1AA2" w:rsidRPr="003C3342">
        <w:rPr>
          <w:i/>
        </w:rPr>
        <w:t>000</w:t>
      </w:r>
      <w:r w:rsidR="000A1AA2">
        <w:rPr>
          <w:i/>
        </w:rPr>
        <w:t>4</w:t>
      </w:r>
      <w:r w:rsidR="00D761B2" w:rsidRPr="003C3342">
        <w:t xml:space="preserve">) </w:t>
      </w:r>
      <w:r w:rsidR="001A0703" w:rsidRPr="003C3342">
        <w:t xml:space="preserve">if </w:t>
      </w:r>
      <w:r w:rsidR="001A0703" w:rsidRPr="003C3342">
        <w:rPr>
          <w:i/>
        </w:rPr>
        <w:t xml:space="preserve">Epacris </w:t>
      </w:r>
      <w:r w:rsidR="005970FD" w:rsidRPr="003C3342">
        <w:rPr>
          <w:i/>
        </w:rPr>
        <w:t>microphylla</w:t>
      </w:r>
      <w:r w:rsidR="003E5AEA">
        <w:t>, with very small seeds,</w:t>
      </w:r>
      <w:r w:rsidR="005970FD" w:rsidRPr="003C3342">
        <w:rPr>
          <w:i/>
        </w:rPr>
        <w:t xml:space="preserve"> </w:t>
      </w:r>
      <w:r w:rsidR="001A0703" w:rsidRPr="003C3342">
        <w:t xml:space="preserve">is omitted). Total plant weight </w:t>
      </w:r>
      <w:r w:rsidR="00430493" w:rsidRPr="003C3342">
        <w:t xml:space="preserve">was </w:t>
      </w:r>
      <w:r w:rsidR="003E5AEA">
        <w:t xml:space="preserve">similarly </w:t>
      </w:r>
      <w:r w:rsidR="001A0703" w:rsidRPr="003C3342">
        <w:t xml:space="preserve">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w:t>
      </w:r>
      <w:r w:rsidR="000A1AA2">
        <w:t>62</w:t>
      </w:r>
      <w:r w:rsidR="00D761B2" w:rsidRPr="003C3342">
        <w:t xml:space="preserve">, </w:t>
      </w:r>
      <w:r w:rsidR="00D761B2" w:rsidRPr="003C3342">
        <w:rPr>
          <w:i/>
        </w:rPr>
        <w:t>p = 0.</w:t>
      </w:r>
      <w:r w:rsidR="000A1AA2" w:rsidRPr="003C3342">
        <w:rPr>
          <w:i/>
        </w:rPr>
        <w:t>00</w:t>
      </w:r>
      <w:r w:rsidR="000A1AA2">
        <w:rPr>
          <w:i/>
        </w:rPr>
        <w:t>08</w:t>
      </w:r>
      <w:r w:rsidR="00415BC2" w:rsidRPr="003C3342">
        <w:t xml:space="preserve">). </w:t>
      </w:r>
      <w:r w:rsidR="000B60EB" w:rsidRPr="003C3342">
        <w:t>These relationship</w:t>
      </w:r>
      <w:r w:rsidR="005F211B" w:rsidRPr="003C3342">
        <w:t>s</w:t>
      </w:r>
      <w:r w:rsidR="000B60EB" w:rsidRPr="003C3342">
        <w:t xml:space="preserve"> show that </w:t>
      </w:r>
      <w:r w:rsidR="000A1AA2">
        <w:t xml:space="preserve">species that are larger-seeded also have a larger adult size </w:t>
      </w:r>
      <w:r w:rsidR="000B60EB" w:rsidRPr="003C3342">
        <w:t xml:space="preserve">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412E4D99" w:rsidR="00E76AB7" w:rsidRPr="003C3342" w:rsidRDefault="00BF1046" w:rsidP="00D46295">
      <w:r>
        <w:lastRenderedPageBreak/>
        <w:t xml:space="preserve">At the individual level, </w:t>
      </w:r>
      <w:r w:rsidR="00B7720E">
        <w:t xml:space="preserve">embryo and endosperm investment, </w:t>
      </w:r>
      <w:r w:rsidR="000A1AA2">
        <w:t xml:space="preserve">propagule </w:t>
      </w:r>
      <w:r w:rsidRPr="003C3342">
        <w:t>investment</w:t>
      </w:r>
      <w:r w:rsidR="00B7720E">
        <w:t xml:space="preserve">, </w:t>
      </w:r>
      <w:r>
        <w:t xml:space="preserve">and fruit investment were </w:t>
      </w:r>
      <w:r w:rsidR="00B7720E">
        <w:t xml:space="preserve">relatively </w:t>
      </w:r>
      <w:r>
        <w:t>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00562DA0">
        <w:t>)</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 xml:space="preserve">investment in </w:t>
      </w:r>
      <w:r w:rsidR="009A035F">
        <w:t>discarded</w:t>
      </w:r>
      <w:r w:rsidR="00B5625C" w:rsidRPr="003C3342">
        <w:t xml:space="preserve">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t>
      </w:r>
      <w:r w:rsidR="003E5AEA">
        <w:t xml:space="preserve">mass </w:t>
      </w:r>
      <w:r w:rsidR="00B5625C" w:rsidRPr="003C3342">
        <w:t>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w:t>
      </w:r>
      <w:r w:rsidR="00DB7445" w:rsidRPr="003C3342">
        <w:t>9</w:t>
      </w:r>
      <w:r w:rsidR="00DB7445">
        <w:t xml:space="preserve">6 </w:t>
      </w:r>
      <w:r w:rsidR="00B5625C">
        <w:t xml:space="preserve">and </w:t>
      </w:r>
      <w:r w:rsidR="00B5625C" w:rsidRPr="003C3342">
        <w:t>r</w:t>
      </w:r>
      <w:r w:rsidR="00B5625C" w:rsidRPr="003C3342">
        <w:rPr>
          <w:vertAlign w:val="superscript"/>
        </w:rPr>
        <w:t>2</w:t>
      </w:r>
      <w:r w:rsidR="00B5625C" w:rsidRPr="003C3342">
        <w:t>=0.</w:t>
      </w:r>
      <w:r w:rsidR="00DB7445" w:rsidRPr="003C3342">
        <w:t>9</w:t>
      </w:r>
      <w:r w:rsidR="00DB7445">
        <w:t xml:space="preserve">2 </w:t>
      </w:r>
      <w:r w:rsidR="00B5625C">
        <w:t>respectively</w:t>
      </w:r>
      <w:r w:rsidR="001606B8">
        <w:t xml:space="preserve"> for regressions across all individuals</w:t>
      </w:r>
      <w:r w:rsidR="00D46295">
        <w:t xml:space="preserve">; Table </w:t>
      </w:r>
      <w:r w:rsidR="00E3342E">
        <w:t>3</w:t>
      </w:r>
      <w:r w:rsidR="00B5625C">
        <w:t xml:space="preserve">). While total </w:t>
      </w:r>
      <w:r w:rsidR="009A035F">
        <w:t>discarded</w:t>
      </w:r>
      <w:r w:rsidR="00B5625C">
        <w:t xml:space="preserve">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w:t>
      </w:r>
      <w:r w:rsidR="00987FE7">
        <w:t xml:space="preserve"> and flowers</w:t>
      </w:r>
      <w:r w:rsidR="00B5625C" w:rsidRPr="003C3342">
        <w:t xml:space="preserve">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w:t>
      </w:r>
      <w:r w:rsidR="003E5AEA">
        <w:t xml:space="preserve">and </w:t>
      </w:r>
      <w:r w:rsidR="00127A88">
        <w:t xml:space="preserve">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81612" w:rsidRPr="00181612">
        <w:rPr>
          <w:rFonts w:cs="Times New Roman"/>
        </w:rPr>
        <w:t>(Shipley &amp; Dion 1992)</w:t>
      </w:r>
      <w:r w:rsidR="00127A88">
        <w:fldChar w:fldCharType="end"/>
      </w:r>
      <w:r w:rsidR="003E5AEA">
        <w:t>,</w:t>
      </w:r>
      <w:r w:rsidR="00D46295">
        <w:t xml:space="preserve"> this is a measure that must be measured at the individual level for perennial species with relatively low seedset</w:t>
      </w:r>
      <w:r w:rsidR="00A32BAF" w:rsidRPr="003C3342">
        <w:t>.</w:t>
      </w:r>
    </w:p>
    <w:p w14:paraId="156D3672" w14:textId="74349958"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w:t>
      </w:r>
      <w:r w:rsidR="003E5AEA" w:rsidRPr="003C3342">
        <w:t>(</w:t>
      </w:r>
      <w:r w:rsidR="003E5AEA">
        <w:t>Figure 3</w:t>
      </w:r>
      <w:r w:rsidR="003E5AEA" w:rsidRPr="003C3342">
        <w:t xml:space="preserve">). </w:t>
      </w:r>
      <w:r w:rsidRPr="003C3342">
        <w:t>Therefore, although the number of</w:t>
      </w:r>
      <w:commentRangeStart w:id="8"/>
      <w:r w:rsidRPr="003C3342">
        <w:t xml:space="preserve"> </w:t>
      </w:r>
      <w:r w:rsidR="004716BC" w:rsidRPr="003C3342">
        <w:t xml:space="preserve">initiated buds is well-predicted by plant size (for most species) </w:t>
      </w:r>
      <w:commentRangeEnd w:id="8"/>
      <w:r w:rsidR="00987FE7">
        <w:rPr>
          <w:rStyle w:val="CommentReference"/>
        </w:rPr>
        <w:commentReference w:id="8"/>
      </w:r>
      <w:r w:rsidR="004716BC" w:rsidRPr="003C3342">
        <w:t xml:space="preserve">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524161">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524161">
        <w:rPr>
          <w:rFonts w:ascii="Cambria Math" w:hAnsi="Cambria Math" w:cs="Cambria Math"/>
        </w:rPr>
        <w:instrText>‐</w:instrText>
      </w:r>
      <w:r w:rsidR="00524161">
        <w:instrText>annual schedules consisting of either high or low reproduction years. Seed production was weakly more variable among wind</w:instrText>
      </w:r>
      <w:r w:rsidR="00524161">
        <w:rPr>
          <w:rFonts w:ascii="Cambria Math" w:hAnsi="Cambria Math" w:cs="Cambria Math"/>
        </w:rPr>
        <w:instrText>‐</w:instrText>
      </w:r>
      <w:r w:rsidR="00524161">
        <w:instrText>pollinated taxa than animal</w:instrText>
      </w:r>
      <w:r w:rsidR="00524161">
        <w:rPr>
          <w:rFonts w:ascii="Cambria Math" w:hAnsi="Cambria Math" w:cs="Cambria Math"/>
        </w:rPr>
        <w:instrText>‐</w:instrText>
      </w:r>
      <w:r w:rsidR="00524161">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524161">
        <w:rPr>
          <w:rFonts w:ascii="Cambria Math" w:hAnsi="Cambria Math" w:cs="Cambria Math"/>
        </w:rPr>
        <w:instrText>‐</w:instrText>
      </w:r>
      <w:r w:rsidR="00524161">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181612" w:rsidRPr="00181612">
        <w:rPr>
          <w:rFonts w:cs="Times New Roman"/>
        </w:rPr>
        <w:t xml:space="preserve">(Herrera </w:t>
      </w:r>
      <w:r w:rsidR="00181612" w:rsidRPr="00181612">
        <w:rPr>
          <w:rFonts w:cs="Times New Roman"/>
          <w:i/>
          <w:iCs/>
        </w:rPr>
        <w:t>et al.</w:t>
      </w:r>
      <w:r w:rsidR="00181612" w:rsidRPr="00181612">
        <w:rPr>
          <w:rFonts w:cs="Times New Roman"/>
        </w:rPr>
        <w:t xml:space="preserve"> 1998; </w:t>
      </w:r>
      <w:proofErr w:type="spellStart"/>
      <w:r w:rsidR="00181612" w:rsidRPr="00181612">
        <w:rPr>
          <w:rFonts w:cs="Times New Roman"/>
        </w:rPr>
        <w:t>Wesselingh</w:t>
      </w:r>
      <w:proofErr w:type="spellEnd"/>
      <w:r w:rsidR="00181612" w:rsidRPr="00181612">
        <w:rPr>
          <w:rFonts w:cs="Times New Roman"/>
        </w:rPr>
        <w:t xml:space="preserve">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181612" w:rsidRPr="00181612">
        <w:rPr>
          <w:rFonts w:cs="Times New Roman"/>
        </w:rPr>
        <w:t xml:space="preserve">(Copland &amp; Whelan 1989; Mitchell 1997; Herrera </w:t>
      </w:r>
      <w:r w:rsidR="00181612" w:rsidRPr="00181612">
        <w:rPr>
          <w:rFonts w:cs="Times New Roman"/>
          <w:i/>
          <w:iCs/>
        </w:rPr>
        <w:t>et al.</w:t>
      </w:r>
      <w:r w:rsidR="00181612" w:rsidRPr="00181612">
        <w:rPr>
          <w:rFonts w:cs="Times New Roman"/>
        </w:rPr>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lastRenderedPageBreak/>
        <w:t>Considerations</w:t>
      </w:r>
    </w:p>
    <w:p w14:paraId="7E6B62C0" w14:textId="7C5023F8" w:rsidR="00AA1D0B" w:rsidRDefault="00E573B8" w:rsidP="007444C4">
      <w:r w:rsidRPr="003C3342">
        <w:t xml:space="preserve">To reach meaningful conclusions </w:t>
      </w:r>
      <w:r w:rsidR="00DA549B">
        <w:t>about trade-offs between reproductive costs, counts, and seedset,</w:t>
      </w:r>
      <w:r w:rsidRPr="003C3342">
        <w:t xml:space="preserve"> accurate measurements of total reproductive investment is essential. Our accounting scheme is very </w:t>
      </w:r>
      <w:r w:rsidR="00181612">
        <w:t>detailed</w:t>
      </w:r>
      <w:r w:rsidRPr="003C3342">
        <w:t>, but of course imperfect. The largest source of error is that we have not measured nectar production, despite knowing that several of the species produce abundant nectar</w:t>
      </w:r>
      <w:r w:rsidR="00DA549B">
        <w:t xml:space="preserve">, </w:t>
      </w:r>
      <w:r w:rsidR="00DA549B" w:rsidRPr="003C3342">
        <w:t>particular</w:t>
      </w:r>
      <w:r w:rsidR="00DA549B">
        <w:t>ly</w:t>
      </w:r>
      <w:r w:rsidR="00DA549B" w:rsidRPr="003C3342">
        <w:t xml:space="preserve"> </w:t>
      </w:r>
      <w:r w:rsidR="00DA549B" w:rsidRPr="003C3342">
        <w:rPr>
          <w:i/>
        </w:rPr>
        <w:t>Banksia ericifolia</w:t>
      </w:r>
      <w:r w:rsidR="00DA549B" w:rsidRPr="003C3342">
        <w:t>,</w:t>
      </w:r>
      <w:r w:rsidR="00DA549B" w:rsidRPr="003C3342">
        <w:rPr>
          <w:i/>
        </w:rPr>
        <w:t xml:space="preserve"> Hakea teretifolia</w:t>
      </w:r>
      <w:r w:rsidR="00DA549B" w:rsidRPr="003C3342">
        <w:t xml:space="preserve"> and</w:t>
      </w:r>
      <w:r w:rsidR="00DA549B" w:rsidRPr="003C3342">
        <w:rPr>
          <w:i/>
        </w:rPr>
        <w:t xml:space="preserve"> </w:t>
      </w:r>
      <w:r w:rsidR="00DA549B" w:rsidRPr="003C3342">
        <w:t xml:space="preserve">both </w:t>
      </w:r>
      <w:r w:rsidR="00DA549B" w:rsidRPr="003C3342">
        <w:rPr>
          <w:i/>
        </w:rPr>
        <w:t xml:space="preserve">Grevillea </w:t>
      </w:r>
      <w:r w:rsidR="00DA549B" w:rsidRPr="003C3342">
        <w:t>species</w:t>
      </w:r>
      <w:r w:rsidRPr="003C3342">
        <w:t xml:space="preserve"> </w:t>
      </w:r>
      <w:r w:rsidR="008E5655">
        <w:fldChar w:fldCharType="begin"/>
      </w:r>
      <w:r w:rsidR="008E5655">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8E5655">
        <w:fldChar w:fldCharType="separate"/>
      </w:r>
      <w:r w:rsidR="00181612" w:rsidRPr="00181612">
        <w:rPr>
          <w:rFonts w:cs="Times New Roman"/>
        </w:rPr>
        <w:t xml:space="preserve">(Pyke 1983; Pyke, O’Connor &amp; </w:t>
      </w:r>
      <w:proofErr w:type="spellStart"/>
      <w:r w:rsidR="00181612" w:rsidRPr="00181612">
        <w:rPr>
          <w:rFonts w:cs="Times New Roman"/>
        </w:rPr>
        <w:t>Recher</w:t>
      </w:r>
      <w:proofErr w:type="spellEnd"/>
      <w:r w:rsidR="00181612" w:rsidRPr="00181612">
        <w:rPr>
          <w:rFonts w:cs="Times New Roman"/>
        </w:rPr>
        <w:t xml:space="preserve"> 1993; Lloyd, </w:t>
      </w:r>
      <w:proofErr w:type="spellStart"/>
      <w:r w:rsidR="00181612" w:rsidRPr="00181612">
        <w:rPr>
          <w:rFonts w:cs="Times New Roman"/>
        </w:rPr>
        <w:t>Ayre</w:t>
      </w:r>
      <w:proofErr w:type="spellEnd"/>
      <w:r w:rsidR="00181612" w:rsidRPr="00181612">
        <w:rPr>
          <w:rFonts w:cs="Times New Roman"/>
        </w:rPr>
        <w:t xml:space="preserve"> &amp; Whelan 2002)</w:t>
      </w:r>
      <w:r w:rsidR="008E5655">
        <w:fldChar w:fldCharType="end"/>
      </w:r>
      <w:r w:rsidR="00B677BE" w:rsidRPr="003C3342">
        <w:t xml:space="preserve">. </w:t>
      </w:r>
      <w:r w:rsidR="006A57AA" w:rsidRPr="003C3342">
        <w:t>Very rough b</w:t>
      </w:r>
      <w:r w:rsidR="00B677BE" w:rsidRPr="003C3342">
        <w:t>ack</w:t>
      </w:r>
      <w:r w:rsidR="00181612">
        <w:t>-</w:t>
      </w:r>
      <w:r w:rsidR="00B677BE" w:rsidRPr="003C3342">
        <w:t>of</w:t>
      </w:r>
      <w:r w:rsidR="00181612">
        <w:t>-</w:t>
      </w:r>
      <w:r w:rsidR="00B677BE" w:rsidRPr="003C3342">
        <w:t>the</w:t>
      </w:r>
      <w:r w:rsidR="00181612">
        <w:t>-</w:t>
      </w:r>
      <w:r w:rsidR="00B677BE" w:rsidRPr="003C3342">
        <w:t>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and well under 5% for the other two species</w:t>
      </w:r>
      <w:r w:rsidR="00800476">
        <w:t xml:space="preserve">, increasing pollen-attraction costs </w:t>
      </w:r>
      <w:r w:rsidR="00B03C0E">
        <w:t xml:space="preserve">(both successful and discarded) </w:t>
      </w:r>
      <w:r w:rsidR="00800476">
        <w:t>relative to provisioning costs</w:t>
      </w:r>
      <w:r w:rsidR="00181612">
        <w:t xml:space="preserve"> </w:t>
      </w:r>
      <w:r w:rsidR="00B03C0E">
        <w:fldChar w:fldCharType="begin"/>
      </w:r>
      <w:r w:rsidR="00B03C0E">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rsidR="00B03C0E">
        <w:fldChar w:fldCharType="separate"/>
      </w:r>
      <w:r w:rsidR="00B03C0E" w:rsidRPr="00181612">
        <w:rPr>
          <w:rFonts w:cs="Times New Roman"/>
        </w:rPr>
        <w:t xml:space="preserve">(Pyke 1983; Pyke, O’Connor &amp; </w:t>
      </w:r>
      <w:proofErr w:type="spellStart"/>
      <w:r w:rsidR="00B03C0E" w:rsidRPr="00181612">
        <w:rPr>
          <w:rFonts w:cs="Times New Roman"/>
        </w:rPr>
        <w:t>Recher</w:t>
      </w:r>
      <w:proofErr w:type="spellEnd"/>
      <w:r w:rsidR="00B03C0E" w:rsidRPr="00181612">
        <w:rPr>
          <w:rFonts w:cs="Times New Roman"/>
        </w:rPr>
        <w:t xml:space="preserve"> 1993; Lloyd, </w:t>
      </w:r>
      <w:proofErr w:type="spellStart"/>
      <w:r w:rsidR="00B03C0E" w:rsidRPr="00181612">
        <w:rPr>
          <w:rFonts w:cs="Times New Roman"/>
        </w:rPr>
        <w:t>Ayre</w:t>
      </w:r>
      <w:proofErr w:type="spellEnd"/>
      <w:r w:rsidR="00B03C0E" w:rsidRPr="00181612">
        <w:rPr>
          <w:rFonts w:cs="Times New Roman"/>
        </w:rPr>
        <w:t xml:space="preserve"> &amp; Whelan 2002)</w:t>
      </w:r>
      <w:r w:rsidR="00B03C0E">
        <w:fldChar w:fldCharType="end"/>
      </w:r>
      <w:r w:rsidR="00B03C0E">
        <w:t>.</w:t>
      </w:r>
    </w:p>
    <w:p w14:paraId="3423116E" w14:textId="15C5F826" w:rsidR="00E573B8" w:rsidRDefault="006A57AA" w:rsidP="007444C4">
      <w:r w:rsidRPr="003C3342">
        <w:t xml:space="preserve">These seemingly large energy expenditures, segue to our next consideration: </w:t>
      </w:r>
      <w:r w:rsidR="001E1144" w:rsidRPr="003C3342">
        <w:t>I</w:t>
      </w:r>
      <w:r w:rsidRPr="003C3342">
        <w:t xml:space="preserve">s dry weight the best measure of energy expenditure, especially in a community growing on soils known to be very low in P </w:t>
      </w:r>
      <w:r w:rsidR="008E5655">
        <w:fldChar w:fldCharType="begin"/>
      </w:r>
      <w:r w:rsidR="008E5655">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rsidR="008E5655">
        <w:fldChar w:fldCharType="separate"/>
      </w:r>
      <w:r w:rsidR="00181612" w:rsidRPr="00181612">
        <w:rPr>
          <w:rFonts w:cs="Times New Roman"/>
        </w:rPr>
        <w:t>(Beadle 1968)</w:t>
      </w:r>
      <w:r w:rsidR="008E5655">
        <w:fldChar w:fldCharType="end"/>
      </w:r>
      <w:r w:rsidRPr="003C3342">
        <w:t xml:space="preserve">? Previous studies indicate that nutrient concentrations may better estimate energy allocation choices </w:t>
      </w:r>
      <w:r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181612" w:rsidRPr="00181612">
        <w:rPr>
          <w:rFonts w:cs="Times New Roman"/>
        </w:rPr>
        <w:t>(</w:t>
      </w:r>
      <w:proofErr w:type="spellStart"/>
      <w:r w:rsidR="00181612" w:rsidRPr="00181612">
        <w:rPr>
          <w:rFonts w:cs="Times New Roman"/>
        </w:rPr>
        <w:t>Reekie</w:t>
      </w:r>
      <w:proofErr w:type="spellEnd"/>
      <w:r w:rsidR="00181612" w:rsidRPr="00181612">
        <w:rPr>
          <w:rFonts w:cs="Times New Roman"/>
        </w:rPr>
        <w:t xml:space="preserve"> &amp; </w:t>
      </w:r>
      <w:proofErr w:type="spellStart"/>
      <w:r w:rsidR="00181612" w:rsidRPr="00181612">
        <w:rPr>
          <w:rFonts w:cs="Times New Roman"/>
        </w:rPr>
        <w:t>Bazzaz</w:t>
      </w:r>
      <w:proofErr w:type="spellEnd"/>
      <w:r w:rsidR="00181612" w:rsidRPr="00181612">
        <w:rPr>
          <w:rFonts w:cs="Times New Roman"/>
        </w:rPr>
        <w:t xml:space="preserve"> 1987b; Ashman 1994; Rosenheim </w:t>
      </w:r>
      <w:r w:rsidR="00181612" w:rsidRPr="00181612">
        <w:rPr>
          <w:rFonts w:cs="Times New Roman"/>
          <w:i/>
          <w:iCs/>
        </w:rPr>
        <w:t>et al.</w:t>
      </w:r>
      <w:r w:rsidR="00181612" w:rsidRPr="00181612">
        <w:rPr>
          <w:rFonts w:cs="Times New Roman"/>
        </w:rPr>
        <w:t xml:space="preserve"> 2014)</w:t>
      </w:r>
      <w:r w:rsidRPr="003C3342">
        <w:fldChar w:fldCharType="end"/>
      </w:r>
      <w:r w:rsidRPr="003C3342">
        <w:t xml:space="preserve">, but also that all currencies yield similar results. </w:t>
      </w:r>
      <w:r w:rsidR="001E1144" w:rsidRPr="003C3342">
        <w:t xml:space="preserve">It is however, possible that in a P-limited community, it is less “costly” to produce copious quantities of nectar, for carbon is </w:t>
      </w:r>
      <w:r w:rsidR="00181612">
        <w:t>relatively less expensive</w:t>
      </w:r>
      <w:r w:rsidR="001E1144" w:rsidRPr="003C3342">
        <w:t xml:space="preserve">. This is a direction for future investigations. </w:t>
      </w:r>
      <w:r w:rsidRPr="003C3342">
        <w:t>A final consideration, is how to choose which tissues to include as “reproductive tissues”, since some green reproductive tissues are known to photosynthesize</w:t>
      </w:r>
      <w:r w:rsidR="00181612">
        <w:t xml:space="preserve"> </w:t>
      </w:r>
      <w:r w:rsidR="00181612">
        <w:fldChar w:fldCharType="begin"/>
      </w:r>
      <w:r w:rsidR="00181612">
        <w:instrText xml:space="preserve"> ADDIN ZOTERO_ITEM CSL_CITATION {"citationID":"2nld5ff7f2","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rsidR="00181612">
        <w:fldChar w:fldCharType="separate"/>
      </w:r>
      <w:r w:rsidR="00181612" w:rsidRPr="00181612">
        <w:rPr>
          <w:rFonts w:cs="Times New Roman"/>
        </w:rPr>
        <w:t xml:space="preserve">(Cohen 1976; </w:t>
      </w:r>
      <w:proofErr w:type="spellStart"/>
      <w:r w:rsidR="00181612" w:rsidRPr="00181612">
        <w:rPr>
          <w:rFonts w:cs="Times New Roman"/>
        </w:rPr>
        <w:t>Reekie</w:t>
      </w:r>
      <w:proofErr w:type="spellEnd"/>
      <w:r w:rsidR="00181612" w:rsidRPr="00181612">
        <w:rPr>
          <w:rFonts w:cs="Times New Roman"/>
        </w:rPr>
        <w:t xml:space="preserve"> &amp; </w:t>
      </w:r>
      <w:proofErr w:type="spellStart"/>
      <w:r w:rsidR="00181612" w:rsidRPr="00181612">
        <w:rPr>
          <w:rFonts w:cs="Times New Roman"/>
        </w:rPr>
        <w:t>Bazzaz</w:t>
      </w:r>
      <w:proofErr w:type="spellEnd"/>
      <w:r w:rsidR="00181612" w:rsidRPr="00181612">
        <w:rPr>
          <w:rFonts w:cs="Times New Roman"/>
        </w:rPr>
        <w:t xml:space="preserve"> 1987a; </w:t>
      </w:r>
      <w:proofErr w:type="spellStart"/>
      <w:r w:rsidR="00181612" w:rsidRPr="00181612">
        <w:rPr>
          <w:rFonts w:cs="Times New Roman"/>
        </w:rPr>
        <w:t>Wesselingh</w:t>
      </w:r>
      <w:proofErr w:type="spellEnd"/>
      <w:r w:rsidR="00181612" w:rsidRPr="00181612">
        <w:rPr>
          <w:rFonts w:cs="Times New Roman"/>
        </w:rPr>
        <w:t xml:space="preserve"> 2007)</w:t>
      </w:r>
      <w:r w:rsidR="00181612">
        <w:fldChar w:fldCharType="end"/>
      </w:r>
      <w:r w:rsidR="00181612">
        <w:t xml:space="preserve">. </w:t>
      </w:r>
      <w:r w:rsidRPr="003C3342">
        <w:t xml:space="preserve"> Since the </w:t>
      </w:r>
      <w:r w:rsidR="00926CD4" w:rsidRPr="003C3342">
        <w:t xml:space="preserve">net </w:t>
      </w:r>
      <w:r w:rsidRPr="003C3342">
        <w:t xml:space="preserve">photosynthetic benefit of green </w:t>
      </w:r>
      <w:r w:rsidR="00926CD4" w:rsidRPr="003C3342">
        <w:t xml:space="preserve">reproductive </w:t>
      </w:r>
      <w:r w:rsidRPr="003C3342">
        <w:t>tissues was unknown in this study</w:t>
      </w:r>
      <w:r w:rsidR="00926CD4" w:rsidRPr="003C3342">
        <w:t xml:space="preserve"> and likely varied enormously across species, tissues and time</w:t>
      </w:r>
      <w:r w:rsidRPr="003C3342">
        <w:t xml:space="preserve">, we adopted </w:t>
      </w:r>
      <w:r w:rsidR="001E1144" w:rsidRPr="003C3342">
        <w:t>the</w:t>
      </w:r>
      <w:r w:rsidRPr="003C3342">
        <w:t xml:space="preserve"> </w:t>
      </w:r>
      <w:r w:rsidR="00926CD4" w:rsidRPr="003C3342">
        <w:t>parsimonious</w:t>
      </w:r>
      <w:r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Pr="003C3342">
        <w:t xml:space="preserve"> </w:t>
      </w:r>
    </w:p>
    <w:p w14:paraId="6CAD4A4E" w14:textId="1C1CAB61" w:rsidR="008A6743" w:rsidRPr="008A6743" w:rsidRDefault="008A6743" w:rsidP="008A6743">
      <w:pPr>
        <w:rPr>
          <w:color w:val="000000" w:themeColor="text1"/>
        </w:rPr>
      </w:pPr>
      <w:r w:rsidRPr="008A6743">
        <w:rPr>
          <w:color w:val="000000" w:themeColor="text1"/>
        </w:rPr>
        <w:lastRenderedPageBreak/>
        <w:t xml:space="preserve">Not addressed by this dataset, are other known factors that undoubtedly also contribute to low seedset in this system, including pollen-limitation </w:t>
      </w:r>
      <w:r w:rsidRPr="008A6743">
        <w:rPr>
          <w:color w:val="000000" w:themeColor="text1"/>
        </w:rPr>
        <w:fldChar w:fldCharType="begin"/>
      </w:r>
      <w:r w:rsidR="00524161">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sidR="00524161">
        <w:rPr>
          <w:rFonts w:ascii="Cambria Math" w:hAnsi="Cambria Math" w:cs="Cambria Math"/>
          <w:color w:val="000000" w:themeColor="text1"/>
        </w:rPr>
        <w:instrText>‐</w:instrText>
      </w:r>
      <w:r w:rsidR="00524161">
        <w:rPr>
          <w:color w:val="000000" w:themeColor="text1"/>
        </w:rPr>
        <w:instrText>Westoby model revisited.","container-title":"The American Naturalist","page":"400-404","volume":"171","issue":"3","source":"JSTOR","abstract":"Abstract: The Haig</w:instrText>
      </w:r>
      <w:r w:rsidR="00524161">
        <w:rPr>
          <w:rFonts w:ascii="Cambria Math" w:hAnsi="Cambria Math" w:cs="Cambria Math"/>
          <w:color w:val="000000" w:themeColor="text1"/>
        </w:rPr>
        <w:instrText>‐</w:instrText>
      </w:r>
      <w:r w:rsidR="00524161">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524161">
        <w:rPr>
          <w:rFonts w:ascii="Cambria Math" w:hAnsi="Cambria Math" w:cs="Cambria Math"/>
          <w:color w:val="000000" w:themeColor="text1"/>
        </w:rPr>
        <w:instrText>‐</w:instrText>
      </w:r>
      <w:r w:rsidR="00524161">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524161">
        <w:rPr>
          <w:rFonts w:ascii="Cambria Math" w:hAnsi="Cambria Math" w:cs="Cambria Math"/>
          <w:color w:val="000000" w:themeColor="text1"/>
        </w:rPr>
        <w:instrText>‐</w:instrText>
      </w:r>
      <w:r w:rsidR="00524161">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524161">
        <w:rPr>
          <w:rFonts w:ascii="Cambria Math" w:hAnsi="Cambria Math" w:cs="Cambria Math"/>
          <w:color w:val="000000" w:themeColor="text1"/>
        </w:rPr>
        <w:instrText>‐</w:instrText>
      </w:r>
      <w:r w:rsidR="00524161">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00181612" w:rsidRPr="00181612">
        <w:rPr>
          <w:rFonts w:cs="Times New Roman"/>
        </w:rPr>
        <w:t>(</w:t>
      </w:r>
      <w:proofErr w:type="spellStart"/>
      <w:r w:rsidR="00181612" w:rsidRPr="00181612">
        <w:rPr>
          <w:rFonts w:cs="Times New Roman"/>
        </w:rPr>
        <w:t>Burd</w:t>
      </w:r>
      <w:proofErr w:type="spellEnd"/>
      <w:r w:rsidR="00181612" w:rsidRPr="00181612">
        <w:rPr>
          <w:rFonts w:cs="Times New Roman"/>
        </w:rPr>
        <w:t xml:space="preserve">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in this community, but given recent theoretical treatments that suggest pollen-limitation should be more severe among parental-pessimists </w:t>
      </w:r>
      <w:r w:rsidRPr="008A6743">
        <w:rPr>
          <w:color w:val="000000" w:themeColor="text1"/>
        </w:rPr>
        <w:fldChar w:fldCharType="begin"/>
      </w:r>
      <w:r w:rsidR="00524161">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00181612" w:rsidRPr="00181612">
        <w:rPr>
          <w:rFonts w:cs="Times New Roman"/>
        </w:rPr>
        <w:t xml:space="preserve">(Rosenheim </w:t>
      </w:r>
      <w:r w:rsidR="00181612" w:rsidRPr="00181612">
        <w:rPr>
          <w:rFonts w:cs="Times New Roman"/>
          <w:i/>
          <w:iCs/>
        </w:rPr>
        <w:t>et al.</w:t>
      </w:r>
      <w:r w:rsidR="00181612" w:rsidRPr="00181612">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sidR="00B03C0E">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00181612" w:rsidRPr="00181612">
        <w:rPr>
          <w:rFonts w:cs="Times New Roman"/>
        </w:rPr>
        <w:t xml:space="preserve">(Haig &amp; Westoby 1988; Rosenheim </w:t>
      </w:r>
      <w:r w:rsidR="00181612" w:rsidRPr="00181612">
        <w:rPr>
          <w:rFonts w:cs="Times New Roman"/>
          <w:i/>
          <w:iCs/>
        </w:rPr>
        <w:t>et al.</w:t>
      </w:r>
      <w:r w:rsidR="00181612" w:rsidRPr="00181612">
        <w:rPr>
          <w:rFonts w:cs="Times New Roman"/>
        </w:rPr>
        <w:t xml:space="preserve"> 2014)</w:t>
      </w:r>
      <w:r w:rsidRPr="008A6743">
        <w:rPr>
          <w:color w:val="000000" w:themeColor="text1"/>
        </w:rPr>
        <w:fldChar w:fldCharType="end"/>
      </w:r>
      <w:r w:rsidRPr="008A6743">
        <w:rPr>
          <w:color w:val="000000" w:themeColor="text1"/>
        </w:rPr>
        <w:t xml:space="preserve">. </w:t>
      </w:r>
      <w:r w:rsidR="00B03C0E">
        <w:rPr>
          <w:color w:val="000000" w:themeColor="text1"/>
        </w:rPr>
        <w:t>Indeed, parental optimists</w:t>
      </w:r>
      <w:r w:rsidRPr="008A6743">
        <w:rPr>
          <w:color w:val="000000" w:themeColor="text1"/>
        </w:rPr>
        <w:t xml:space="preserve"> over-produce ovules because they are optimistic about resource supply and the number of ovules they will be able to mature and therefore have additional ovules that can be matured when sufficient resources are available </w:t>
      </w:r>
      <w:r w:rsidRPr="008A6743">
        <w:rPr>
          <w:color w:val="000000" w:themeColor="text1"/>
        </w:rPr>
        <w:fldChar w:fldCharType="begin"/>
      </w:r>
      <w:r w:rsidR="00524161">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00181612" w:rsidRPr="00181612">
        <w:rPr>
          <w:rFonts w:cs="Times New Roman"/>
        </w:rPr>
        <w:t xml:space="preserve">(Mock &amp; Forbes 1995; </w:t>
      </w:r>
      <w:proofErr w:type="spellStart"/>
      <w:r w:rsidR="00181612" w:rsidRPr="00181612">
        <w:rPr>
          <w:rFonts w:cs="Times New Roman"/>
        </w:rPr>
        <w:t>Burd</w:t>
      </w:r>
      <w:proofErr w:type="spellEnd"/>
      <w:r w:rsidR="00181612" w:rsidRPr="00181612">
        <w:rPr>
          <w:rFonts w:cs="Times New Roman"/>
        </w:rPr>
        <w:t xml:space="preserve"> </w:t>
      </w:r>
      <w:r w:rsidR="00181612" w:rsidRPr="00181612">
        <w:rPr>
          <w:rFonts w:cs="Times New Roman"/>
          <w:i/>
          <w:iCs/>
        </w:rPr>
        <w:t>et al.</w:t>
      </w:r>
      <w:r w:rsidR="00181612" w:rsidRPr="00181612">
        <w:rPr>
          <w:rFonts w:cs="Times New Roman"/>
        </w:rPr>
        <w:t xml:space="preserve"> 2009; Schreiber </w:t>
      </w:r>
      <w:r w:rsidR="00181612" w:rsidRPr="00181612">
        <w:rPr>
          <w:rFonts w:cs="Times New Roman"/>
          <w:i/>
          <w:iCs/>
        </w:rPr>
        <w:t>et al.</w:t>
      </w:r>
      <w:r w:rsidR="00181612" w:rsidRPr="00181612">
        <w:rPr>
          <w:rFonts w:cs="Times New Roman"/>
        </w:rPr>
        <w:t xml:space="preserve"> 2015; Rosenheim </w:t>
      </w:r>
      <w:r w:rsidR="00181612" w:rsidRPr="00181612">
        <w:rPr>
          <w:rFonts w:cs="Times New Roman"/>
          <w:i/>
          <w:iCs/>
        </w:rPr>
        <w:t>et al.</w:t>
      </w:r>
      <w:r w:rsidR="00181612"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647FDDE9" w14:textId="77777777" w:rsidR="008A6743" w:rsidRPr="003C3342" w:rsidRDefault="008A6743" w:rsidP="007444C4"/>
    <w:p w14:paraId="54E9BE98" w14:textId="052CE3F2" w:rsidR="001E1144" w:rsidRDefault="00926CD4" w:rsidP="003C3342">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w:t>
      </w:r>
      <w:r w:rsidR="00B03C0E">
        <w:t xml:space="preserve">. </w:t>
      </w:r>
      <w:r w:rsidRPr="003C3342">
        <w:t xml:space="preserve">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00181612" w:rsidRPr="00181612">
        <w:rPr>
          <w:rFonts w:cs="Times New Roman"/>
        </w:rPr>
        <w:t>(</w:t>
      </w:r>
      <w:proofErr w:type="spellStart"/>
      <w:r w:rsidR="00181612" w:rsidRPr="00181612">
        <w:rPr>
          <w:rFonts w:cs="Times New Roman"/>
        </w:rPr>
        <w:t>Hermanutz</w:t>
      </w:r>
      <w:proofErr w:type="spellEnd"/>
      <w:r w:rsidR="00181612" w:rsidRPr="00181612">
        <w:rPr>
          <w:rFonts w:cs="Times New Roman"/>
        </w:rPr>
        <w:t xml:space="preserve">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w:t>
      </w:r>
      <w:r w:rsidR="001E1144" w:rsidRPr="003C3342">
        <w:t xml:space="preserve">and </w:t>
      </w:r>
      <w:r w:rsidR="00D052D4" w:rsidRPr="003C3342">
        <w:t xml:space="preserve">to </w:t>
      </w:r>
      <w:r w:rsidR="001E1144" w:rsidRPr="003C3342">
        <w:t>produce large woody fruits designed to allow seeds to withstand the frequent fires and then germinate following fire</w:t>
      </w:r>
      <w:r w:rsidRPr="003C3342">
        <w:t xml:space="preserve">. Five species of </w:t>
      </w:r>
      <w:r w:rsidRPr="003C3342">
        <w:rPr>
          <w:i/>
        </w:rPr>
        <w:t>G</w:t>
      </w:r>
      <w:r w:rsidR="00F92408">
        <w:rPr>
          <w:i/>
        </w:rPr>
        <w:t>r</w:t>
      </w:r>
      <w:r w:rsidRPr="003C3342">
        <w:rPr>
          <w:i/>
        </w:rPr>
        <w:t xml:space="preserve">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00181612" w:rsidRPr="00181612">
        <w:rPr>
          <w:rFonts w:cs="Times New Roman"/>
        </w:rPr>
        <w:t>(</w:t>
      </w:r>
      <w:proofErr w:type="spellStart"/>
      <w:r w:rsidR="00181612" w:rsidRPr="00181612">
        <w:rPr>
          <w:rFonts w:cs="Times New Roman"/>
        </w:rPr>
        <w:t>Hermanutz</w:t>
      </w:r>
      <w:proofErr w:type="spellEnd"/>
      <w:r w:rsidR="00181612" w:rsidRPr="00181612">
        <w:rPr>
          <w:rFonts w:cs="Times New Roman"/>
        </w:rPr>
        <w:t xml:space="preserve"> </w:t>
      </w:r>
      <w:r w:rsidR="00181612" w:rsidRPr="00181612">
        <w:rPr>
          <w:rFonts w:cs="Times New Roman"/>
          <w:i/>
          <w:iCs/>
        </w:rPr>
        <w:t>et al.</w:t>
      </w:r>
      <w:r w:rsidR="00181612" w:rsidRPr="00181612">
        <w:rPr>
          <w:rFonts w:cs="Times New Roman"/>
        </w:rPr>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w:t>
      </w:r>
      <w:r w:rsidR="00AA1D0B" w:rsidRPr="003C3342">
        <w:rPr>
          <w:i/>
        </w:rPr>
        <w:t>ericifolia</w:t>
      </w:r>
      <w:r w:rsidR="00AA1D0B" w:rsidRPr="003C3342">
        <w:t xml:space="preserve"> </w:t>
      </w:r>
      <w:r w:rsidR="001E1144" w:rsidRPr="003C3342">
        <w:t xml:space="preserve">and </w:t>
      </w:r>
      <w:r w:rsidR="001E1144" w:rsidRPr="003C3342">
        <w:rPr>
          <w:i/>
        </w:rPr>
        <w:t>Hakea</w:t>
      </w:r>
      <w:r w:rsidR="001E1144" w:rsidRPr="003C3342">
        <w:t xml:space="preserve"> </w:t>
      </w:r>
      <w:r w:rsidR="00AA1D0B" w:rsidRPr="003C3342">
        <w:rPr>
          <w:i/>
        </w:rPr>
        <w:t>teretifolia</w:t>
      </w:r>
      <w:r w:rsidR="00AA1D0B" w:rsidRPr="003C3342">
        <w:t xml:space="preserve"> </w:t>
      </w:r>
      <w:r w:rsidR="001E1144" w:rsidRPr="003C3342">
        <w:t xml:space="preserve">have the largest seeds and greatest packaging and dispersal investment among the species in this study. </w:t>
      </w:r>
      <w:r w:rsidR="00AA1D0B">
        <w:t>A</w:t>
      </w:r>
      <w:r w:rsidR="001E1144" w:rsidRPr="003C3342">
        <w:t xml:space="preserve">lthough none of the species included in the study are explicitly masting species, the two cone-producing species, </w:t>
      </w:r>
      <w:r w:rsidR="001E1144" w:rsidRPr="003C3342">
        <w:rPr>
          <w:i/>
        </w:rPr>
        <w:t>Banksia</w:t>
      </w:r>
      <w:r w:rsidR="001E1144" w:rsidRPr="003C3342">
        <w:t xml:space="preserve"> </w:t>
      </w:r>
      <w:r w:rsidR="00AA1D0B" w:rsidRPr="003C3342">
        <w:rPr>
          <w:i/>
        </w:rPr>
        <w:lastRenderedPageBreak/>
        <w:t>ericifolia</w:t>
      </w:r>
      <w:r w:rsidR="00AA1D0B" w:rsidRPr="003C3342">
        <w:t xml:space="preserve"> </w:t>
      </w:r>
      <w:r w:rsidR="001E1144" w:rsidRPr="003C3342">
        <w:t xml:space="preserve">and </w:t>
      </w:r>
      <w:r w:rsidR="001E1144" w:rsidRPr="003C3342">
        <w:rPr>
          <w:i/>
        </w:rPr>
        <w:t>Petrophile</w:t>
      </w:r>
      <w:r w:rsidR="00AA1D0B">
        <w:rPr>
          <w:i/>
        </w:rPr>
        <w:t xml:space="preserve"> </w:t>
      </w:r>
      <w:r w:rsidR="00AA1D0B" w:rsidRPr="003C3342">
        <w:rPr>
          <w:i/>
        </w:rPr>
        <w:t>pulchella</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81612" w:rsidRPr="00181612">
        <w:rPr>
          <w:rFonts w:cs="Times New Roman"/>
        </w:rPr>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Default="00F66C59" w:rsidP="007444C4">
      <w:pPr>
        <w:pStyle w:val="Heading2"/>
      </w:pPr>
      <w:r>
        <w:t>Conclusions</w:t>
      </w:r>
    </w:p>
    <w:p w14:paraId="256D252D" w14:textId="1B6F64F6" w:rsidR="003663EC" w:rsidRDefault="003663EC" w:rsidP="003663EC">
      <w:r w:rsidRPr="003C3342">
        <w:t xml:space="preserve">In summary, the correlations observed in our study indicate that seed size, </w:t>
      </w:r>
      <w:r w:rsidR="00AC6375">
        <w:t>ovule</w:t>
      </w:r>
      <w:r w:rsidR="00AC6375" w:rsidRPr="003C3342">
        <w:t xml:space="preserve"> </w:t>
      </w:r>
      <w:r w:rsidRPr="003C3342">
        <w:t>production</w:t>
      </w:r>
      <w:r>
        <w:t xml:space="preserve"> versus seed production</w:t>
      </w:r>
      <w:r w:rsidRPr="003C3342">
        <w:t xml:space="preserve">, and the magnitude of specific </w:t>
      </w:r>
      <w:r w:rsidR="00306C16">
        <w:t>reproductive tissue</w:t>
      </w:r>
      <w:r w:rsidR="00306C16">
        <w:t xml:space="preserve"> </w:t>
      </w:r>
      <w:r w:rsidR="00606711">
        <w:t xml:space="preserve">pools </w:t>
      </w:r>
      <w:r w:rsidRPr="003C3342">
        <w:t xml:space="preserve">are coordinated across species. </w:t>
      </w:r>
      <w:r>
        <w:t>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w:t>
      </w:r>
      <w:r w:rsidR="00AC6375">
        <w:t xml:space="preserve"> Just as species have long been shown to follow a seed size-seed number trade-off, so do all species have the same amount of energy (relative to their leaf area) to invest in ovules, leading to a trade-off between the cost pollen-attraction tissues and ovule count. Large-seeded, low seedset species have proportionally less costly pollen-attraction tissues and produce a proportionally larger excess of ovules relative to, on average, the seeds they are able to provision. </w:t>
      </w:r>
      <w:bookmarkStart w:id="9" w:name="_GoBack"/>
      <w:bookmarkEnd w:id="9"/>
    </w:p>
    <w:p w14:paraId="325B5F28" w14:textId="645CCF59" w:rsidR="004F6B2C" w:rsidRDefault="004F6B2C" w:rsidP="000C4B85">
      <w:pPr>
        <w:pStyle w:val="Heading1"/>
      </w:pPr>
      <w:r w:rsidRPr="003C3342">
        <w:rPr>
          <w:rFonts w:cs="Times New Roman"/>
        </w:rPr>
        <w:t>References</w:t>
      </w:r>
    </w:p>
    <w:p w14:paraId="46DB23ED" w14:textId="77777777" w:rsidR="0094074D" w:rsidRDefault="000C4B85" w:rsidP="0094074D">
      <w:pPr>
        <w:pStyle w:val="Bibliography"/>
      </w:pPr>
      <w:r>
        <w:fldChar w:fldCharType="begin"/>
      </w:r>
      <w:r>
        <w:instrText xml:space="preserve"> ADDIN ZOTERO_BIBL {"custom":[]} CSL_BIBLIOGRAPHY </w:instrText>
      </w:r>
      <w:r>
        <w:fldChar w:fldCharType="separate"/>
      </w:r>
      <w:r w:rsidR="0094074D">
        <w:t xml:space="preserve">Ashman, T. (1994) Reproductive allocation in hermaphrodite and female plants of </w:t>
      </w:r>
      <w:proofErr w:type="spellStart"/>
      <w:r w:rsidR="0094074D">
        <w:rPr>
          <w:i/>
          <w:iCs/>
        </w:rPr>
        <w:t>Sidalcea</w:t>
      </w:r>
      <w:proofErr w:type="spellEnd"/>
      <w:r w:rsidR="0094074D">
        <w:rPr>
          <w:i/>
          <w:iCs/>
        </w:rPr>
        <w:t xml:space="preserve"> </w:t>
      </w:r>
      <w:proofErr w:type="spellStart"/>
      <w:r w:rsidR="0094074D">
        <w:rPr>
          <w:i/>
          <w:iCs/>
        </w:rPr>
        <w:t>oregana</w:t>
      </w:r>
      <w:proofErr w:type="spellEnd"/>
      <w:r w:rsidR="0094074D">
        <w:t xml:space="preserve"> </w:t>
      </w:r>
      <w:proofErr w:type="spellStart"/>
      <w:r w:rsidR="0094074D">
        <w:t>ssp</w:t>
      </w:r>
      <w:proofErr w:type="spellEnd"/>
      <w:r w:rsidR="0094074D">
        <w:t xml:space="preserve"> </w:t>
      </w:r>
      <w:proofErr w:type="spellStart"/>
      <w:r w:rsidR="0094074D">
        <w:rPr>
          <w:i/>
          <w:iCs/>
        </w:rPr>
        <w:t>spicata</w:t>
      </w:r>
      <w:proofErr w:type="spellEnd"/>
      <w:r w:rsidR="0094074D">
        <w:t xml:space="preserve"> (</w:t>
      </w:r>
      <w:proofErr w:type="spellStart"/>
      <w:r w:rsidR="0094074D">
        <w:t>Malvaceae</w:t>
      </w:r>
      <w:proofErr w:type="spellEnd"/>
      <w:r w:rsidR="0094074D">
        <w:t xml:space="preserve">) using 4 currencies. </w:t>
      </w:r>
      <w:r w:rsidR="0094074D">
        <w:rPr>
          <w:i/>
          <w:iCs/>
        </w:rPr>
        <w:t>American Journal of Botany</w:t>
      </w:r>
      <w:r w:rsidR="0094074D">
        <w:t xml:space="preserve">, </w:t>
      </w:r>
      <w:r w:rsidR="0094074D">
        <w:rPr>
          <w:b/>
          <w:bCs/>
        </w:rPr>
        <w:t>81</w:t>
      </w:r>
      <w:r w:rsidR="0094074D">
        <w:t>, 433–438.</w:t>
      </w:r>
    </w:p>
    <w:p w14:paraId="5FFE06B3" w14:textId="77777777" w:rsidR="0094074D" w:rsidRDefault="0094074D" w:rsidP="0094074D">
      <w:pPr>
        <w:pStyle w:val="Bibliography"/>
      </w:pPr>
      <w:r>
        <w:t xml:space="preserve">Ashman, T.-L., Knight, T.M., </w:t>
      </w:r>
      <w:proofErr w:type="spellStart"/>
      <w:r>
        <w:t>Steets</w:t>
      </w:r>
      <w:proofErr w:type="spellEnd"/>
      <w:r>
        <w:t xml:space="preserve">, J.A., </w:t>
      </w:r>
      <w:proofErr w:type="spellStart"/>
      <w:r>
        <w:t>Amarasekare</w:t>
      </w:r>
      <w:proofErr w:type="spellEnd"/>
      <w:r>
        <w:t xml:space="preserve">, P., </w:t>
      </w:r>
      <w:proofErr w:type="spellStart"/>
      <w:r>
        <w:t>Burd</w:t>
      </w:r>
      <w:proofErr w:type="spellEnd"/>
      <w:r>
        <w:t xml:space="preserve">, M., Campbell, D.R., </w:t>
      </w:r>
      <w:proofErr w:type="spellStart"/>
      <w:r>
        <w:t>Dudash</w:t>
      </w:r>
      <w:proofErr w:type="spellEnd"/>
      <w:r>
        <w:t xml:space="preserve">,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2F53E56F" w14:textId="77777777" w:rsidR="0094074D" w:rsidRDefault="0094074D" w:rsidP="0094074D">
      <w:pPr>
        <w:pStyle w:val="Bibliography"/>
      </w:pPr>
      <w:proofErr w:type="spellStart"/>
      <w:r>
        <w:lastRenderedPageBreak/>
        <w:t>Bazzaz</w:t>
      </w:r>
      <w:proofErr w:type="spellEnd"/>
      <w:r>
        <w:t xml:space="preserve">, F.A., </w:t>
      </w:r>
      <w:proofErr w:type="spellStart"/>
      <w:r>
        <w:t>Ackerly</w:t>
      </w:r>
      <w:proofErr w:type="spellEnd"/>
      <w:r>
        <w:t xml:space="preserve">, D.D. &amp; </w:t>
      </w:r>
      <w:proofErr w:type="spellStart"/>
      <w:r>
        <w:t>Reekie</w:t>
      </w:r>
      <w:proofErr w:type="spellEnd"/>
      <w:r>
        <w:t xml:space="preserve">, E.G. (2000) Reproductive allocation in plants. </w:t>
      </w:r>
      <w:r>
        <w:rPr>
          <w:i/>
          <w:iCs/>
        </w:rPr>
        <w:t>Seeds: the ecology of regeneration in plant communities</w:t>
      </w:r>
      <w:r>
        <w:t xml:space="preserve">, 2nd </w:t>
      </w:r>
      <w:proofErr w:type="spellStart"/>
      <w:proofErr w:type="gramStart"/>
      <w:r>
        <w:t>ed</w:t>
      </w:r>
      <w:proofErr w:type="spellEnd"/>
      <w:proofErr w:type="gramEnd"/>
      <w:r>
        <w:t xml:space="preserve"> (</w:t>
      </w:r>
      <w:proofErr w:type="spellStart"/>
      <w:r>
        <w:t>ed</w:t>
      </w:r>
      <w:proofErr w:type="spellEnd"/>
      <w:r>
        <w:t xml:space="preserve"> M. </w:t>
      </w:r>
      <w:proofErr w:type="spellStart"/>
      <w:r>
        <w:t>Fenner</w:t>
      </w:r>
      <w:proofErr w:type="spellEnd"/>
      <w:r>
        <w:t>), pp. 1–30. CABI, Oxford.</w:t>
      </w:r>
    </w:p>
    <w:p w14:paraId="40959616" w14:textId="77777777" w:rsidR="0094074D" w:rsidRDefault="0094074D" w:rsidP="0094074D">
      <w:pPr>
        <w:pStyle w:val="Bibliography"/>
      </w:pPr>
      <w:r>
        <w:t xml:space="preserve">Beadle, N.C.W. (1968) </w:t>
      </w:r>
      <w:proofErr w:type="gramStart"/>
      <w:r>
        <w:t>Some</w:t>
      </w:r>
      <w:proofErr w:type="gramEnd"/>
      <w:r>
        <w:t xml:space="preserve"> aspects of the ecology and physiology of Australian xeromorphic plants. </w:t>
      </w:r>
      <w:r>
        <w:rPr>
          <w:i/>
          <w:iCs/>
        </w:rPr>
        <w:t>Australian Journal of Science</w:t>
      </w:r>
      <w:r>
        <w:t xml:space="preserve">, </w:t>
      </w:r>
      <w:r>
        <w:rPr>
          <w:b/>
          <w:bCs/>
        </w:rPr>
        <w:t>30</w:t>
      </w:r>
      <w:r>
        <w:t>, 348–355.</w:t>
      </w:r>
    </w:p>
    <w:p w14:paraId="45AB9DC3" w14:textId="77777777" w:rsidR="0094074D" w:rsidRDefault="0094074D" w:rsidP="0094074D">
      <w:pPr>
        <w:pStyle w:val="Bibliography"/>
      </w:pPr>
      <w:proofErr w:type="spellStart"/>
      <w:r>
        <w:t>Bierzychudek</w:t>
      </w:r>
      <w:proofErr w:type="spellEnd"/>
      <w:r>
        <w:t xml:space="preserve">, P. (1981) Pollinator limitation of plant reproductive effort. </w:t>
      </w:r>
      <w:r>
        <w:rPr>
          <w:i/>
          <w:iCs/>
        </w:rPr>
        <w:t>The American Naturalist</w:t>
      </w:r>
      <w:r>
        <w:t xml:space="preserve">, </w:t>
      </w:r>
      <w:r>
        <w:rPr>
          <w:b/>
          <w:bCs/>
        </w:rPr>
        <w:t>117</w:t>
      </w:r>
      <w:r>
        <w:t>, 838–840.</w:t>
      </w:r>
    </w:p>
    <w:p w14:paraId="63D01E86" w14:textId="77777777" w:rsidR="0094074D" w:rsidRDefault="0094074D" w:rsidP="0094074D">
      <w:pPr>
        <w:pStyle w:val="Bibliography"/>
      </w:pPr>
      <w:proofErr w:type="spellStart"/>
      <w:r>
        <w:t>Burd</w:t>
      </w:r>
      <w:proofErr w:type="spellEnd"/>
      <w:r>
        <w:t xml:space="preserve">, M. (1994) Bateman’s principle and plant reproduction: The role of pollen limitation in fruit and seed set. </w:t>
      </w:r>
      <w:r>
        <w:rPr>
          <w:i/>
          <w:iCs/>
        </w:rPr>
        <w:t>The Botanical Review</w:t>
      </w:r>
      <w:r>
        <w:t xml:space="preserve">, </w:t>
      </w:r>
      <w:r>
        <w:rPr>
          <w:b/>
          <w:bCs/>
        </w:rPr>
        <w:t>60</w:t>
      </w:r>
      <w:r>
        <w:t>, 83–139.</w:t>
      </w:r>
    </w:p>
    <w:p w14:paraId="422FEEF8" w14:textId="77777777" w:rsidR="0094074D" w:rsidRDefault="0094074D" w:rsidP="0094074D">
      <w:pPr>
        <w:pStyle w:val="Bibliography"/>
      </w:pPr>
      <w:proofErr w:type="spellStart"/>
      <w:r>
        <w:t>Burd</w:t>
      </w:r>
      <w:proofErr w:type="spellEnd"/>
      <w:r>
        <w:t>,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43EF7656" w14:textId="77777777" w:rsidR="0094074D" w:rsidRDefault="0094074D" w:rsidP="0094074D">
      <w:pPr>
        <w:pStyle w:val="Bibliography"/>
      </w:pPr>
      <w:proofErr w:type="spellStart"/>
      <w:r>
        <w:t>Burd</w:t>
      </w:r>
      <w:proofErr w:type="spellEnd"/>
      <w:r>
        <w:t xml:space="preserve">, M. (2016) Pollen Limitation Is Common-Should It Be? </w:t>
      </w:r>
      <w:r>
        <w:rPr>
          <w:i/>
          <w:iCs/>
        </w:rPr>
        <w:t>The American Naturalist</w:t>
      </w:r>
      <w:r>
        <w:t xml:space="preserve">, </w:t>
      </w:r>
      <w:r>
        <w:rPr>
          <w:b/>
          <w:bCs/>
        </w:rPr>
        <w:t>187</w:t>
      </w:r>
      <w:r>
        <w:t>, 388–396.</w:t>
      </w:r>
    </w:p>
    <w:p w14:paraId="549B9DB4" w14:textId="77777777" w:rsidR="0094074D" w:rsidRDefault="0094074D" w:rsidP="0094074D">
      <w:pPr>
        <w:pStyle w:val="Bibliography"/>
      </w:pPr>
      <w:proofErr w:type="spellStart"/>
      <w:r>
        <w:t>Burd</w:t>
      </w:r>
      <w:proofErr w:type="spellEnd"/>
      <w:r>
        <w:t xml:space="preserve">, M., Ashman, T.-L., Campbell, D.R., </w:t>
      </w:r>
      <w:proofErr w:type="spellStart"/>
      <w:r>
        <w:t>Dudash</w:t>
      </w:r>
      <w:proofErr w:type="spellEnd"/>
      <w:r>
        <w:t xml:space="preserve">, M.R., Johnston, M.O., Knight, T.M., Mazer, S.J., Mitchell, R.J., </w:t>
      </w:r>
      <w:proofErr w:type="spellStart"/>
      <w:r>
        <w:t>Steets</w:t>
      </w:r>
      <w:proofErr w:type="spellEnd"/>
      <w:r>
        <w:t xml:space="preserve">, J.A. &amp; </w:t>
      </w:r>
      <w:proofErr w:type="spellStart"/>
      <w:r>
        <w:t>Vamosi</w:t>
      </w:r>
      <w:proofErr w:type="spellEnd"/>
      <w:r>
        <w:t xml:space="preserve">, J.C. (2009) Ovule number per flower in a world of unpredictable pollination. </w:t>
      </w:r>
      <w:r>
        <w:rPr>
          <w:i/>
          <w:iCs/>
        </w:rPr>
        <w:t>American Journal of Botany</w:t>
      </w:r>
      <w:r>
        <w:t xml:space="preserve">, </w:t>
      </w:r>
      <w:r>
        <w:rPr>
          <w:b/>
          <w:bCs/>
        </w:rPr>
        <w:t>96</w:t>
      </w:r>
      <w:r>
        <w:t>, 1159–1167.</w:t>
      </w:r>
    </w:p>
    <w:p w14:paraId="70FDE1C6" w14:textId="77777777" w:rsidR="0094074D" w:rsidRDefault="0094074D" w:rsidP="0094074D">
      <w:pPr>
        <w:pStyle w:val="Bibliography"/>
      </w:pPr>
      <w:r>
        <w:t xml:space="preserve">Chen, H., </w:t>
      </w:r>
      <w:proofErr w:type="spellStart"/>
      <w:r>
        <w:t>Felker</w:t>
      </w:r>
      <w:proofErr w:type="spellEnd"/>
      <w:r>
        <w:t xml:space="preserve">, S. &amp; Sun, S. (2010) </w:t>
      </w:r>
      <w:proofErr w:type="spellStart"/>
      <w:r>
        <w:t>Allometry</w:t>
      </w:r>
      <w:proofErr w:type="spellEnd"/>
      <w:r>
        <w:t xml:space="preserve"> of within-fruit reproductive allocation in subtropical dicot woody species. </w:t>
      </w:r>
      <w:r>
        <w:rPr>
          <w:i/>
          <w:iCs/>
        </w:rPr>
        <w:t>Am. J. Bot.</w:t>
      </w:r>
      <w:r>
        <w:t xml:space="preserve">, </w:t>
      </w:r>
      <w:r>
        <w:rPr>
          <w:b/>
          <w:bCs/>
        </w:rPr>
        <w:t>97</w:t>
      </w:r>
      <w:r>
        <w:t>, 611–619.</w:t>
      </w:r>
    </w:p>
    <w:p w14:paraId="56CB4B89" w14:textId="77777777" w:rsidR="0094074D" w:rsidRDefault="0094074D" w:rsidP="0094074D">
      <w:pPr>
        <w:pStyle w:val="Bibliography"/>
      </w:pPr>
      <w:r>
        <w:t xml:space="preserve">Cohen, D. (1976) </w:t>
      </w:r>
      <w:proofErr w:type="gramStart"/>
      <w:r>
        <w:t>The</w:t>
      </w:r>
      <w:proofErr w:type="gramEnd"/>
      <w:r>
        <w:t xml:space="preserve"> optimal timing of reproduction. </w:t>
      </w:r>
      <w:r>
        <w:rPr>
          <w:i/>
          <w:iCs/>
        </w:rPr>
        <w:t>The American Naturalist</w:t>
      </w:r>
      <w:r>
        <w:t xml:space="preserve">, </w:t>
      </w:r>
      <w:r>
        <w:rPr>
          <w:b/>
          <w:bCs/>
        </w:rPr>
        <w:t>110</w:t>
      </w:r>
      <w:r>
        <w:t>, 801.</w:t>
      </w:r>
    </w:p>
    <w:p w14:paraId="501DA21B" w14:textId="77777777" w:rsidR="0094074D" w:rsidRDefault="0094074D" w:rsidP="0094074D">
      <w:pPr>
        <w:pStyle w:val="Bibliography"/>
      </w:pPr>
      <w:r>
        <w:t xml:space="preserve">Cole, L.C. (1954) </w:t>
      </w:r>
      <w:proofErr w:type="gramStart"/>
      <w:r>
        <w:t>The</w:t>
      </w:r>
      <w:proofErr w:type="gramEnd"/>
      <w:r>
        <w:t xml:space="preserve"> population consequences of life history phenomena. </w:t>
      </w:r>
      <w:r>
        <w:rPr>
          <w:i/>
          <w:iCs/>
        </w:rPr>
        <w:t>The Quarterly Review of Biology</w:t>
      </w:r>
      <w:r>
        <w:t xml:space="preserve">, </w:t>
      </w:r>
      <w:r>
        <w:rPr>
          <w:b/>
          <w:bCs/>
        </w:rPr>
        <w:t>29</w:t>
      </w:r>
      <w:r>
        <w:t>, 103–137.</w:t>
      </w:r>
    </w:p>
    <w:p w14:paraId="1BE0CFC2" w14:textId="77777777" w:rsidR="0094074D" w:rsidRDefault="0094074D" w:rsidP="0094074D">
      <w:pPr>
        <w:pStyle w:val="Bibliography"/>
      </w:pPr>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1A8F192D" w14:textId="77777777" w:rsidR="0094074D" w:rsidRDefault="0094074D" w:rsidP="0094074D">
      <w:pPr>
        <w:pStyle w:val="Bibliography"/>
      </w:pPr>
      <w:r>
        <w:t xml:space="preserve">Eriksson, O. (2008) Evolution of seed size and biotic seed dispersal in angiosperms: </w:t>
      </w:r>
      <w:proofErr w:type="spellStart"/>
      <w:r>
        <w:t>Paleoecological</w:t>
      </w:r>
      <w:proofErr w:type="spellEnd"/>
      <w:r>
        <w:t xml:space="preserve"> and </w:t>
      </w:r>
      <w:proofErr w:type="spellStart"/>
      <w:r>
        <w:t>neoecological</w:t>
      </w:r>
      <w:proofErr w:type="spellEnd"/>
      <w:r>
        <w:t xml:space="preserve"> evidence. </w:t>
      </w:r>
      <w:r>
        <w:rPr>
          <w:i/>
          <w:iCs/>
        </w:rPr>
        <w:t>International Journal of Plant Sciences</w:t>
      </w:r>
      <w:r>
        <w:t xml:space="preserve">, </w:t>
      </w:r>
      <w:r>
        <w:rPr>
          <w:b/>
          <w:bCs/>
        </w:rPr>
        <w:t>169</w:t>
      </w:r>
      <w:r>
        <w:t>, 863–870.</w:t>
      </w:r>
    </w:p>
    <w:p w14:paraId="7EC582B3" w14:textId="77777777" w:rsidR="0094074D" w:rsidRDefault="0094074D" w:rsidP="0094074D">
      <w:pPr>
        <w:pStyle w:val="Bibliography"/>
      </w:pPr>
      <w:r>
        <w:t xml:space="preserve">Falster, D.S., </w:t>
      </w:r>
      <w:proofErr w:type="spellStart"/>
      <w:r>
        <w:t>Brännström</w:t>
      </w:r>
      <w:proofErr w:type="spellEnd"/>
      <w:r>
        <w:t xml:space="preserve">, </w:t>
      </w:r>
      <w:proofErr w:type="gramStart"/>
      <w:r>
        <w:t>Å.,</w:t>
      </w:r>
      <w:proofErr w:type="gramEnd"/>
      <w:r>
        <w:t xml:space="preserve"> </w:t>
      </w:r>
      <w:proofErr w:type="spellStart"/>
      <w:r>
        <w:t>Dieckmann</w:t>
      </w:r>
      <w:proofErr w:type="spellEnd"/>
      <w:r>
        <w:t xml:space="preserve">,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p>
    <w:p w14:paraId="7A34056F" w14:textId="77777777" w:rsidR="0094074D" w:rsidRDefault="0094074D" w:rsidP="0094074D">
      <w:pPr>
        <w:pStyle w:val="Bibliography"/>
      </w:pPr>
      <w:r>
        <w:t xml:space="preserve">Fisher, R., McDowell, N., Purves, D., Moorcroft, P., </w:t>
      </w:r>
      <w:proofErr w:type="spellStart"/>
      <w:r>
        <w:t>Sitch</w:t>
      </w:r>
      <w:proofErr w:type="spellEnd"/>
      <w:r>
        <w:t xml:space="preserve">, S., Cox, P., </w:t>
      </w:r>
      <w:proofErr w:type="spellStart"/>
      <w:r>
        <w:t>Huntingford</w:t>
      </w:r>
      <w:proofErr w:type="spellEnd"/>
      <w:r>
        <w:t xml:space="preserve">, C., Meir, P. &amp; Ian Woodward, F. (2010) Assessing uncertainties in a second-generation dynamic vegetation model caused by ecological scale limitations. </w:t>
      </w:r>
      <w:r>
        <w:rPr>
          <w:i/>
          <w:iCs/>
        </w:rPr>
        <w:t xml:space="preserve">New </w:t>
      </w:r>
      <w:proofErr w:type="spellStart"/>
      <w:r>
        <w:rPr>
          <w:i/>
          <w:iCs/>
        </w:rPr>
        <w:t>Phytologist</w:t>
      </w:r>
      <w:proofErr w:type="spellEnd"/>
      <w:r>
        <w:t xml:space="preserve">, </w:t>
      </w:r>
      <w:r>
        <w:rPr>
          <w:b/>
          <w:bCs/>
        </w:rPr>
        <w:t>187</w:t>
      </w:r>
      <w:r>
        <w:t>, 666–681.</w:t>
      </w:r>
    </w:p>
    <w:p w14:paraId="38C16FA2" w14:textId="77777777" w:rsidR="0094074D" w:rsidRDefault="0094074D" w:rsidP="0094074D">
      <w:pPr>
        <w:pStyle w:val="Bibliography"/>
      </w:pPr>
      <w:r>
        <w:t xml:space="preserve">Garcia, M.B. &amp; </w:t>
      </w:r>
      <w:proofErr w:type="spellStart"/>
      <w:r>
        <w:t>Ehrlen</w:t>
      </w:r>
      <w:proofErr w:type="spellEnd"/>
      <w:r>
        <w:t xml:space="preserve">, J. (2002) Reproductive effort and herbivory timing in a perennial herb: fitness components at the individual and population levels. </w:t>
      </w:r>
      <w:r>
        <w:rPr>
          <w:i/>
          <w:iCs/>
        </w:rPr>
        <w:t>Am. J. Bot.</w:t>
      </w:r>
      <w:r>
        <w:t xml:space="preserve">, </w:t>
      </w:r>
      <w:r>
        <w:rPr>
          <w:b/>
          <w:bCs/>
        </w:rPr>
        <w:t>89</w:t>
      </w:r>
      <w:r>
        <w:t>, 1295–1302.</w:t>
      </w:r>
    </w:p>
    <w:p w14:paraId="6FE45A83" w14:textId="77777777" w:rsidR="0094074D" w:rsidRDefault="0094074D" w:rsidP="0094074D">
      <w:pPr>
        <w:pStyle w:val="Bibliography"/>
      </w:pPr>
      <w:r>
        <w:t xml:space="preserve">Gómez, J.M. (2008) Sequential Conflicting Selection Due to </w:t>
      </w:r>
      <w:proofErr w:type="spellStart"/>
      <w:r>
        <w:t>Multispecific</w:t>
      </w:r>
      <w:proofErr w:type="spellEnd"/>
      <w:r>
        <w:t xml:space="preserve"> Interactions Triggers Evolutionary Trade-Offs in a Monocarpic Herb. </w:t>
      </w:r>
      <w:r>
        <w:rPr>
          <w:i/>
          <w:iCs/>
        </w:rPr>
        <w:t>Evolution</w:t>
      </w:r>
      <w:r>
        <w:t xml:space="preserve">, </w:t>
      </w:r>
      <w:r>
        <w:rPr>
          <w:b/>
          <w:bCs/>
        </w:rPr>
        <w:t>62</w:t>
      </w:r>
      <w:r>
        <w:t>, 668–679.</w:t>
      </w:r>
    </w:p>
    <w:p w14:paraId="26714A6E" w14:textId="77777777" w:rsidR="0094074D" w:rsidRDefault="0094074D" w:rsidP="0094074D">
      <w:pPr>
        <w:pStyle w:val="Bibliography"/>
      </w:pPr>
      <w:proofErr w:type="spellStart"/>
      <w:r>
        <w:t>Guittian</w:t>
      </w:r>
      <w:proofErr w:type="spellEnd"/>
      <w:r>
        <w:t xml:space="preserve">, J. (1993) Why Prunus </w:t>
      </w:r>
      <w:proofErr w:type="spellStart"/>
      <w:r>
        <w:t>mahaleb</w:t>
      </w:r>
      <w:proofErr w:type="spellEnd"/>
      <w:r>
        <w:t xml:space="preserve"> (</w:t>
      </w:r>
      <w:proofErr w:type="spellStart"/>
      <w:r>
        <w:t>Rosaceae</w:t>
      </w:r>
      <w:proofErr w:type="spellEnd"/>
      <w:r>
        <w:t xml:space="preserve">) Produces More Flowers </w:t>
      </w:r>
      <w:proofErr w:type="gramStart"/>
      <w:r>
        <w:t>Than</w:t>
      </w:r>
      <w:proofErr w:type="gramEnd"/>
      <w:r>
        <w:t xml:space="preserve"> Fruits. </w:t>
      </w:r>
      <w:r>
        <w:rPr>
          <w:i/>
          <w:iCs/>
        </w:rPr>
        <w:t>American Journal of Botany</w:t>
      </w:r>
      <w:r>
        <w:t xml:space="preserve">, </w:t>
      </w:r>
      <w:r>
        <w:rPr>
          <w:b/>
          <w:bCs/>
        </w:rPr>
        <w:t>80</w:t>
      </w:r>
      <w:r>
        <w:t>, 1305–1309.</w:t>
      </w:r>
    </w:p>
    <w:p w14:paraId="634114BB" w14:textId="77777777" w:rsidR="0094074D" w:rsidRDefault="0094074D" w:rsidP="0094074D">
      <w:pPr>
        <w:pStyle w:val="Bibliography"/>
      </w:pPr>
      <w:r>
        <w:lastRenderedPageBreak/>
        <w:t xml:space="preserve">Haig, D. &amp; Westoby, M. (1988) </w:t>
      </w:r>
      <w:proofErr w:type="gramStart"/>
      <w:r>
        <w:t>On</w:t>
      </w:r>
      <w:proofErr w:type="gramEnd"/>
      <w:r>
        <w:t xml:space="preserve"> limits to seed production. </w:t>
      </w:r>
      <w:r>
        <w:rPr>
          <w:i/>
          <w:iCs/>
        </w:rPr>
        <w:t>American Naturalist</w:t>
      </w:r>
      <w:r>
        <w:t xml:space="preserve">, </w:t>
      </w:r>
      <w:r>
        <w:rPr>
          <w:b/>
          <w:bCs/>
        </w:rPr>
        <w:t>131</w:t>
      </w:r>
      <w:r>
        <w:t>, 757–759.</w:t>
      </w:r>
    </w:p>
    <w:p w14:paraId="52C541AB" w14:textId="77777777" w:rsidR="0094074D" w:rsidRDefault="0094074D" w:rsidP="0094074D">
      <w:pPr>
        <w:pStyle w:val="Bibliography"/>
      </w:pPr>
      <w:r>
        <w:t xml:space="preserve">Harder, L.D. &amp; Barrett, S.C.H. (2006) </w:t>
      </w:r>
      <w:r>
        <w:rPr>
          <w:i/>
          <w:iCs/>
        </w:rPr>
        <w:t>Ecology and Evolution of Flowers</w:t>
      </w:r>
      <w:r>
        <w:t>. Oxford University Press.</w:t>
      </w:r>
    </w:p>
    <w:p w14:paraId="747520FF" w14:textId="77777777" w:rsidR="0094074D" w:rsidRDefault="0094074D" w:rsidP="0094074D">
      <w:pPr>
        <w:pStyle w:val="Bibliography"/>
      </w:pPr>
      <w:r>
        <w:t xml:space="preserve">Harder, L.D. &amp; Johnson, S.D. (2009) Darwin’s beautiful contrivances: evolutionary and functional evidence for floral adaptation. </w:t>
      </w:r>
      <w:r>
        <w:rPr>
          <w:i/>
          <w:iCs/>
        </w:rPr>
        <w:t xml:space="preserve">New </w:t>
      </w:r>
      <w:proofErr w:type="spellStart"/>
      <w:r>
        <w:rPr>
          <w:i/>
          <w:iCs/>
        </w:rPr>
        <w:t>Phytologist</w:t>
      </w:r>
      <w:proofErr w:type="spellEnd"/>
      <w:r>
        <w:t xml:space="preserve">, </w:t>
      </w:r>
      <w:r>
        <w:rPr>
          <w:b/>
          <w:bCs/>
        </w:rPr>
        <w:t>183</w:t>
      </w:r>
      <w:r>
        <w:t>, 530–545.</w:t>
      </w:r>
    </w:p>
    <w:p w14:paraId="4C7FDBB5" w14:textId="77777777" w:rsidR="0094074D" w:rsidRDefault="0094074D" w:rsidP="0094074D">
      <w:pPr>
        <w:pStyle w:val="Bibliography"/>
      </w:pPr>
      <w:proofErr w:type="spellStart"/>
      <w:r>
        <w:t>Henery</w:t>
      </w:r>
      <w:proofErr w:type="spellEnd"/>
      <w:r>
        <w:t xml:space="preserve">, M. &amp; Westoby, M. (2001) Seed mass and seed nutrient content as predictors of seed output variation between species. </w:t>
      </w:r>
      <w:proofErr w:type="spellStart"/>
      <w:r>
        <w:rPr>
          <w:i/>
          <w:iCs/>
        </w:rPr>
        <w:t>Oikos</w:t>
      </w:r>
      <w:proofErr w:type="spellEnd"/>
      <w:r>
        <w:t xml:space="preserve">, </w:t>
      </w:r>
      <w:r>
        <w:rPr>
          <w:b/>
          <w:bCs/>
        </w:rPr>
        <w:t>92</w:t>
      </w:r>
      <w:r>
        <w:t>, 479–490.</w:t>
      </w:r>
    </w:p>
    <w:p w14:paraId="601C9F5F" w14:textId="77777777" w:rsidR="0094074D" w:rsidRDefault="0094074D" w:rsidP="0094074D">
      <w:pPr>
        <w:pStyle w:val="Bibliography"/>
      </w:pPr>
      <w:proofErr w:type="spellStart"/>
      <w:r>
        <w:t>Hermanutz</w:t>
      </w:r>
      <w:proofErr w:type="spellEnd"/>
      <w:r>
        <w:t xml:space="preserve">, L., Innes, D., Denham, </w:t>
      </w:r>
      <w:proofErr w:type="gramStart"/>
      <w:r>
        <w:t>A</w:t>
      </w:r>
      <w:proofErr w:type="gramEnd"/>
      <w:r>
        <w:t xml:space="preserve">.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p>
    <w:p w14:paraId="451AD993" w14:textId="77777777" w:rsidR="0094074D" w:rsidRDefault="0094074D" w:rsidP="0094074D">
      <w:pPr>
        <w:pStyle w:val="Bibliography"/>
      </w:pPr>
      <w:r>
        <w:t xml:space="preserve">Herrera, C.M., </w:t>
      </w:r>
      <w:proofErr w:type="spellStart"/>
      <w:r>
        <w:t>Jordano</w:t>
      </w:r>
      <w:proofErr w:type="spellEnd"/>
      <w:r>
        <w:t xml:space="preserve">, P., </w:t>
      </w:r>
      <w:proofErr w:type="spellStart"/>
      <w:r>
        <w:t>Guitián</w:t>
      </w:r>
      <w:proofErr w:type="spellEnd"/>
      <w:r>
        <w:t xml:space="preserve">, J. &amp; </w:t>
      </w:r>
      <w:proofErr w:type="spellStart"/>
      <w:r>
        <w:t>Traveset</w:t>
      </w:r>
      <w:proofErr w:type="spellEnd"/>
      <w:r>
        <w:t xml:space="preserve">,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3219C2FB" w14:textId="77777777" w:rsidR="0094074D" w:rsidRDefault="0094074D" w:rsidP="0094074D">
      <w:pPr>
        <w:pStyle w:val="Bibliography"/>
      </w:pPr>
      <w:r>
        <w:t xml:space="preserve">Hirayama, D., </w:t>
      </w:r>
      <w:proofErr w:type="spellStart"/>
      <w:r>
        <w:t>Nanami</w:t>
      </w:r>
      <w:proofErr w:type="spellEnd"/>
      <w:r>
        <w:t xml:space="preserve">, S., Itoh, A. &amp; </w:t>
      </w:r>
      <w:proofErr w:type="spellStart"/>
      <w:r>
        <w:t>Yamakura</w:t>
      </w:r>
      <w:proofErr w:type="spellEnd"/>
      <w:r>
        <w:t xml:space="preserve">, T. (2008) Individual resource allocation to vegetative growth and reproduction in subgenus </w:t>
      </w:r>
      <w:proofErr w:type="spellStart"/>
      <w:r>
        <w:rPr>
          <w:i/>
          <w:iCs/>
        </w:rPr>
        <w:t>Cyclobalanopsis</w:t>
      </w:r>
      <w:proofErr w:type="spellEnd"/>
      <w:r>
        <w:t xml:space="preserve"> (</w:t>
      </w:r>
      <w:proofErr w:type="spellStart"/>
      <w:r>
        <w:t>Quercus</w:t>
      </w:r>
      <w:proofErr w:type="spellEnd"/>
      <w:r>
        <w:t xml:space="preserve">, </w:t>
      </w:r>
      <w:proofErr w:type="spellStart"/>
      <w:r>
        <w:t>Fagaceae</w:t>
      </w:r>
      <w:proofErr w:type="spellEnd"/>
      <w:r>
        <w:t xml:space="preserve">) trees. </w:t>
      </w:r>
      <w:r>
        <w:rPr>
          <w:i/>
          <w:iCs/>
        </w:rPr>
        <w:t>Ecological Research</w:t>
      </w:r>
      <w:r>
        <w:t xml:space="preserve">, </w:t>
      </w:r>
      <w:r>
        <w:rPr>
          <w:b/>
          <w:bCs/>
        </w:rPr>
        <w:t>23</w:t>
      </w:r>
      <w:r>
        <w:t>, 451–458.</w:t>
      </w:r>
    </w:p>
    <w:p w14:paraId="2159E436" w14:textId="77777777" w:rsidR="0094074D" w:rsidRDefault="0094074D" w:rsidP="0094074D">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1094BAF8" w14:textId="77777777" w:rsidR="0094074D" w:rsidRDefault="0094074D" w:rsidP="0094074D">
      <w:pPr>
        <w:pStyle w:val="Bibliography"/>
      </w:pPr>
      <w:r>
        <w:t xml:space="preserve">Hughes, L., Dunlop, M., French, K., Leishman, M.R., Rice, B., </w:t>
      </w:r>
      <w:proofErr w:type="spellStart"/>
      <w:r>
        <w:t>Rodgerson</w:t>
      </w:r>
      <w:proofErr w:type="spellEnd"/>
      <w:r>
        <w:t xml:space="preserve">, L. &amp; Westoby, M. (1994) Predicting dispersal spectra: a minimal set of hypotheses based on plant attributes. </w:t>
      </w:r>
      <w:r>
        <w:rPr>
          <w:i/>
          <w:iCs/>
        </w:rPr>
        <w:t>Journal of Ecology</w:t>
      </w:r>
      <w:r>
        <w:t xml:space="preserve">, </w:t>
      </w:r>
      <w:r>
        <w:rPr>
          <w:b/>
          <w:bCs/>
        </w:rPr>
        <w:t>82</w:t>
      </w:r>
      <w:r>
        <w:t>, 933–950.</w:t>
      </w:r>
    </w:p>
    <w:p w14:paraId="34D57D48" w14:textId="77777777" w:rsidR="0094074D" w:rsidRDefault="0094074D" w:rsidP="0094074D">
      <w:pPr>
        <w:pStyle w:val="Bibliography"/>
      </w:pPr>
      <w:r>
        <w:t xml:space="preserve">Kelly, D. (1994) </w:t>
      </w:r>
      <w:proofErr w:type="gramStart"/>
      <w:r>
        <w:t>The</w:t>
      </w:r>
      <w:proofErr w:type="gramEnd"/>
      <w:r>
        <w:t xml:space="preserve"> evolutionary ecology of mast seeding. </w:t>
      </w:r>
      <w:r>
        <w:rPr>
          <w:i/>
          <w:iCs/>
        </w:rPr>
        <w:t>Trends in Ecology &amp; Evolution</w:t>
      </w:r>
      <w:r>
        <w:t xml:space="preserve">, </w:t>
      </w:r>
      <w:r>
        <w:rPr>
          <w:b/>
          <w:bCs/>
        </w:rPr>
        <w:t>9</w:t>
      </w:r>
      <w:r>
        <w:t>, 465–470.</w:t>
      </w:r>
    </w:p>
    <w:p w14:paraId="7D340E0A" w14:textId="77777777" w:rsidR="0094074D" w:rsidRDefault="0094074D" w:rsidP="0094074D">
      <w:pPr>
        <w:pStyle w:val="Bibliography"/>
      </w:pPr>
      <w:r>
        <w:t xml:space="preserve">Kelly, D. &amp; </w:t>
      </w:r>
      <w:proofErr w:type="spellStart"/>
      <w:r>
        <w:t>Sork</w:t>
      </w:r>
      <w:proofErr w:type="spellEnd"/>
      <w:r>
        <w:t xml:space="preserve">, V.L. (2002) Mast seeding in perennial plants: Why, How, Where? </w:t>
      </w:r>
      <w:r>
        <w:rPr>
          <w:i/>
          <w:iCs/>
        </w:rPr>
        <w:t>Annual Review of Ecology and Systematics</w:t>
      </w:r>
      <w:r>
        <w:t xml:space="preserve">, </w:t>
      </w:r>
      <w:r>
        <w:rPr>
          <w:b/>
          <w:bCs/>
        </w:rPr>
        <w:t>33</w:t>
      </w:r>
      <w:r>
        <w:t>, 427–447.</w:t>
      </w:r>
    </w:p>
    <w:p w14:paraId="510BA27F" w14:textId="77777777" w:rsidR="0094074D" w:rsidRDefault="0094074D" w:rsidP="0094074D">
      <w:pPr>
        <w:pStyle w:val="Bibliography"/>
      </w:pPr>
      <w:r>
        <w:t xml:space="preserve">Knight, T.M., </w:t>
      </w:r>
      <w:proofErr w:type="spellStart"/>
      <w:r>
        <w:t>Steets</w:t>
      </w:r>
      <w:proofErr w:type="spellEnd"/>
      <w:r>
        <w:t xml:space="preserve">, J.A., </w:t>
      </w:r>
      <w:proofErr w:type="spellStart"/>
      <w:r>
        <w:t>Vamosi</w:t>
      </w:r>
      <w:proofErr w:type="spellEnd"/>
      <w:r>
        <w:t xml:space="preserve">, J.C., Mazer, S.J., </w:t>
      </w:r>
      <w:proofErr w:type="spellStart"/>
      <w:r>
        <w:t>Burd</w:t>
      </w:r>
      <w:proofErr w:type="spellEnd"/>
      <w:r>
        <w:t xml:space="preserve">, M., Campbell, D.R., </w:t>
      </w:r>
      <w:proofErr w:type="spellStart"/>
      <w:r>
        <w:t>Dudash</w:t>
      </w:r>
      <w:proofErr w:type="spellEnd"/>
      <w:r>
        <w:t xml:space="preserve">, M.R., Johnston, M.O., Mitchell, R.J. &amp; Ashman, T.-L. (2005) Pollen limitation of plant reproduction: pattern and process. </w:t>
      </w:r>
      <w:r>
        <w:rPr>
          <w:i/>
          <w:iCs/>
        </w:rPr>
        <w:t>Annual Review of Ecology, Evolution, and Systematics</w:t>
      </w:r>
      <w:r>
        <w:t xml:space="preserve">, </w:t>
      </w:r>
      <w:r>
        <w:rPr>
          <w:b/>
          <w:bCs/>
        </w:rPr>
        <w:t>36</w:t>
      </w:r>
      <w:r>
        <w:t>, 467–497.</w:t>
      </w:r>
    </w:p>
    <w:p w14:paraId="4665CE8F" w14:textId="77777777" w:rsidR="0094074D" w:rsidRDefault="0094074D" w:rsidP="0094074D">
      <w:pPr>
        <w:pStyle w:val="Bibliography"/>
      </w:pPr>
      <w:proofErr w:type="spellStart"/>
      <w:r>
        <w:t>Kodela</w:t>
      </w:r>
      <w:proofErr w:type="spellEnd"/>
      <w:r>
        <w:t xml:space="preserve">, P.G. &amp; Dodson, J.R. (1988) late Holocene vegetation and fire record from Ku-ring-gai Chase National Park, New South Wales. </w:t>
      </w:r>
      <w:r>
        <w:rPr>
          <w:i/>
          <w:iCs/>
        </w:rPr>
        <w:t xml:space="preserve">Proceedings of the </w:t>
      </w:r>
      <w:proofErr w:type="spellStart"/>
      <w:r>
        <w:rPr>
          <w:i/>
          <w:iCs/>
        </w:rPr>
        <w:t>Linnean</w:t>
      </w:r>
      <w:proofErr w:type="spellEnd"/>
      <w:r>
        <w:rPr>
          <w:i/>
          <w:iCs/>
        </w:rPr>
        <w:t xml:space="preserve"> Society of New South Wales</w:t>
      </w:r>
      <w:r>
        <w:t>.</w:t>
      </w:r>
    </w:p>
    <w:p w14:paraId="4AB2176B" w14:textId="77777777" w:rsidR="0094074D" w:rsidRDefault="0094074D" w:rsidP="0094074D">
      <w:pPr>
        <w:pStyle w:val="Bibliography"/>
      </w:pPr>
      <w:r>
        <w:t xml:space="preserve">Kozlowski, J. (1992) </w:t>
      </w:r>
      <w:proofErr w:type="gramStart"/>
      <w:r>
        <w:t>Optimal</w:t>
      </w:r>
      <w:proofErr w:type="gramEnd"/>
      <w:r>
        <w:t xml:space="preserve"> allocation of resources to growth and reproduction: Implications for age and size at maturity. </w:t>
      </w:r>
      <w:r>
        <w:rPr>
          <w:i/>
          <w:iCs/>
        </w:rPr>
        <w:t>Trends in Ecology &amp; Evolution</w:t>
      </w:r>
      <w:r>
        <w:t xml:space="preserve">, </w:t>
      </w:r>
      <w:r>
        <w:rPr>
          <w:b/>
          <w:bCs/>
        </w:rPr>
        <w:t>7</w:t>
      </w:r>
      <w:r>
        <w:t>, 15–19.</w:t>
      </w:r>
    </w:p>
    <w:p w14:paraId="2D394B0C" w14:textId="77777777" w:rsidR="0094074D" w:rsidRDefault="0094074D" w:rsidP="0094074D">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0A00E9C6" w14:textId="77777777" w:rsidR="0094074D" w:rsidRDefault="0094074D" w:rsidP="0094074D">
      <w:pPr>
        <w:pStyle w:val="Bibliography"/>
      </w:pPr>
      <w:r>
        <w:t xml:space="preserve">Leishman, M.R. (2001) Does the seed size/number trade-off model determine plant community structure? An assessment of the model mechanisms and their generality. </w:t>
      </w:r>
      <w:proofErr w:type="spellStart"/>
      <w:r>
        <w:rPr>
          <w:i/>
          <w:iCs/>
        </w:rPr>
        <w:t>Oikos</w:t>
      </w:r>
      <w:proofErr w:type="spellEnd"/>
      <w:r>
        <w:t xml:space="preserve">, </w:t>
      </w:r>
      <w:r>
        <w:rPr>
          <w:b/>
          <w:bCs/>
        </w:rPr>
        <w:t>93</w:t>
      </w:r>
      <w:r>
        <w:t>, 294–302.</w:t>
      </w:r>
    </w:p>
    <w:p w14:paraId="6014FF4F" w14:textId="77777777" w:rsidR="0094074D" w:rsidRDefault="0094074D" w:rsidP="0094074D">
      <w:pPr>
        <w:pStyle w:val="Bibliography"/>
      </w:pPr>
      <w:r>
        <w:lastRenderedPageBreak/>
        <w:t xml:space="preserve">Lloyd, S., </w:t>
      </w:r>
      <w:proofErr w:type="spellStart"/>
      <w:r>
        <w:t>Ayre</w:t>
      </w:r>
      <w:proofErr w:type="spellEnd"/>
      <w:r>
        <w:t xml:space="preserve">, D.J. &amp; Whelan, R.J. (2002) </w:t>
      </w:r>
      <w:proofErr w:type="gramStart"/>
      <w:r>
        <w:t>A</w:t>
      </w:r>
      <w:proofErr w:type="gramEnd"/>
      <w:r>
        <w:t xml:space="preserve">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p>
    <w:p w14:paraId="20936440" w14:textId="77777777" w:rsidR="0094074D" w:rsidRDefault="0094074D" w:rsidP="0094074D">
      <w:pPr>
        <w:pStyle w:val="Bibliography"/>
      </w:pPr>
      <w:r>
        <w:t xml:space="preserve">Lord, J.M. &amp; Westoby, M. (2006) Accessory costs of seed production. </w:t>
      </w:r>
      <w:proofErr w:type="spellStart"/>
      <w:r>
        <w:rPr>
          <w:i/>
          <w:iCs/>
        </w:rPr>
        <w:t>Oecologia</w:t>
      </w:r>
      <w:proofErr w:type="spellEnd"/>
      <w:r>
        <w:t xml:space="preserve">, </w:t>
      </w:r>
      <w:r>
        <w:rPr>
          <w:b/>
          <w:bCs/>
        </w:rPr>
        <w:t>150</w:t>
      </w:r>
      <w:r>
        <w:t>, 310–317.</w:t>
      </w:r>
    </w:p>
    <w:p w14:paraId="5179A9F7" w14:textId="77777777" w:rsidR="0094074D" w:rsidRDefault="0094074D" w:rsidP="0094074D">
      <w:pPr>
        <w:pStyle w:val="Bibliography"/>
      </w:pPr>
      <w:r>
        <w:t xml:space="preserve">Lord, J.M. &amp; Westoby, M. (2012) Accessory costs of seed production and the evolution of angiosperms. </w:t>
      </w:r>
      <w:r>
        <w:rPr>
          <w:i/>
          <w:iCs/>
        </w:rPr>
        <w:t>Evolution</w:t>
      </w:r>
      <w:r>
        <w:t xml:space="preserve">, </w:t>
      </w:r>
      <w:r>
        <w:rPr>
          <w:b/>
          <w:bCs/>
        </w:rPr>
        <w:t>66</w:t>
      </w:r>
      <w:r>
        <w:t>, 200–210.</w:t>
      </w:r>
    </w:p>
    <w:p w14:paraId="437A43D8" w14:textId="77777777" w:rsidR="0094074D" w:rsidRDefault="0094074D" w:rsidP="0094074D">
      <w:pPr>
        <w:pStyle w:val="Bibliography"/>
      </w:pPr>
      <w:proofErr w:type="spellStart"/>
      <w:r>
        <w:t>Melser</w:t>
      </w:r>
      <w:proofErr w:type="spellEnd"/>
      <w:r>
        <w:t xml:space="preserve">, C. &amp; </w:t>
      </w:r>
      <w:proofErr w:type="spellStart"/>
      <w:r>
        <w:t>Klinkhamer</w:t>
      </w:r>
      <w:proofErr w:type="spellEnd"/>
      <w:r>
        <w:t xml:space="preserve">, P.G.L. (2001) Selective seed abortion increases offspring survival in </w:t>
      </w:r>
      <w:proofErr w:type="spellStart"/>
      <w:r>
        <w:t>Cynoglossum</w:t>
      </w:r>
      <w:proofErr w:type="spellEnd"/>
      <w:r>
        <w:t xml:space="preserve"> </w:t>
      </w:r>
      <w:proofErr w:type="spellStart"/>
      <w:r>
        <w:t>officinale</w:t>
      </w:r>
      <w:proofErr w:type="spellEnd"/>
      <w:r>
        <w:t xml:space="preserve"> (</w:t>
      </w:r>
      <w:proofErr w:type="spellStart"/>
      <w:r>
        <w:t>Boraginaceae</w:t>
      </w:r>
      <w:proofErr w:type="spellEnd"/>
      <w:r>
        <w:t xml:space="preserve">). </w:t>
      </w:r>
      <w:r>
        <w:rPr>
          <w:i/>
          <w:iCs/>
        </w:rPr>
        <w:t>American Journal of Botany</w:t>
      </w:r>
      <w:r>
        <w:t xml:space="preserve">, </w:t>
      </w:r>
      <w:r>
        <w:rPr>
          <w:b/>
          <w:bCs/>
        </w:rPr>
        <w:t>88</w:t>
      </w:r>
      <w:r>
        <w:t>, 1033–1040.</w:t>
      </w:r>
    </w:p>
    <w:p w14:paraId="44898A83" w14:textId="77777777" w:rsidR="0094074D" w:rsidRDefault="0094074D" w:rsidP="0094074D">
      <w:pPr>
        <w:pStyle w:val="Bibliography"/>
      </w:pPr>
      <w:r>
        <w:t xml:space="preserve">Miller, T.E.X., Williams, J.L., </w:t>
      </w:r>
      <w:proofErr w:type="spellStart"/>
      <w:r>
        <w:t>Jongejans</w:t>
      </w:r>
      <w:proofErr w:type="spellEnd"/>
      <w:r>
        <w:t xml:space="preserve">, E., </w:t>
      </w:r>
      <w:proofErr w:type="spellStart"/>
      <w:r>
        <w:t>Brys</w:t>
      </w:r>
      <w:proofErr w:type="spellEnd"/>
      <w:r>
        <w:t xml:space="preserve">, </w:t>
      </w:r>
      <w:proofErr w:type="gramStart"/>
      <w:r>
        <w:t>R</w:t>
      </w:r>
      <w:proofErr w:type="gramEnd"/>
      <w:r>
        <w:t xml:space="preserve">. &amp; </w:t>
      </w:r>
      <w:proofErr w:type="spellStart"/>
      <w:r>
        <w:t>Jacquemyn</w:t>
      </w:r>
      <w:proofErr w:type="spellEnd"/>
      <w:r>
        <w:t xml:space="preserve">, H. (2012) Evolutionary demography of </w:t>
      </w:r>
      <w:proofErr w:type="spellStart"/>
      <w:r>
        <w:t>iteroparous</w:t>
      </w:r>
      <w:proofErr w:type="spellEnd"/>
      <w:r>
        <w:t xml:space="preserve"> plants: incorporating non-lethal costs of reproduction into integral projection models. </w:t>
      </w:r>
      <w:r>
        <w:rPr>
          <w:i/>
          <w:iCs/>
        </w:rPr>
        <w:t>Proceedings of the Royal Society B-Biological Sciences</w:t>
      </w:r>
      <w:r>
        <w:t xml:space="preserve">, </w:t>
      </w:r>
      <w:r>
        <w:rPr>
          <w:b/>
          <w:bCs/>
        </w:rPr>
        <w:t>279</w:t>
      </w:r>
      <w:r>
        <w:t>, 2831–2840.</w:t>
      </w:r>
    </w:p>
    <w:p w14:paraId="6B93A3A5" w14:textId="77777777" w:rsidR="0094074D" w:rsidRDefault="0094074D" w:rsidP="0094074D">
      <w:pPr>
        <w:pStyle w:val="Bibliography"/>
      </w:pPr>
      <w:proofErr w:type="spellStart"/>
      <w:r>
        <w:t>Mironchenko</w:t>
      </w:r>
      <w:proofErr w:type="spellEnd"/>
      <w:r>
        <w:t xml:space="preserve">, A. &amp; </w:t>
      </w:r>
      <w:proofErr w:type="spellStart"/>
      <w:r>
        <w:t>Kozłowski</w:t>
      </w:r>
      <w:proofErr w:type="spellEnd"/>
      <w:r>
        <w:t xml:space="preserve">, J. (2014) </w:t>
      </w:r>
      <w:proofErr w:type="gramStart"/>
      <w:r>
        <w:t>Optimal</w:t>
      </w:r>
      <w:proofErr w:type="gramEnd"/>
      <w:r>
        <w:t xml:space="preserve"> allocation patterns and optimal seed mass of a perennial plant. </w:t>
      </w:r>
      <w:r>
        <w:rPr>
          <w:i/>
          <w:iCs/>
        </w:rPr>
        <w:t>Journal of Theoretical Biology</w:t>
      </w:r>
      <w:r>
        <w:t xml:space="preserve">, </w:t>
      </w:r>
      <w:r>
        <w:rPr>
          <w:b/>
          <w:bCs/>
        </w:rPr>
        <w:t>354</w:t>
      </w:r>
      <w:r>
        <w:t>, 12–24.</w:t>
      </w:r>
    </w:p>
    <w:p w14:paraId="19F9EBE7" w14:textId="77777777" w:rsidR="0094074D" w:rsidRDefault="0094074D" w:rsidP="0094074D">
      <w:pPr>
        <w:pStyle w:val="Bibliography"/>
      </w:pPr>
      <w:r>
        <w:t xml:space="preserve">Mitchell, R.J. (1997) Effects of pollination intensity on </w:t>
      </w:r>
      <w:proofErr w:type="spellStart"/>
      <w:r>
        <w:rPr>
          <w:i/>
          <w:iCs/>
        </w:rPr>
        <w:t>Lesquerella</w:t>
      </w:r>
      <w:proofErr w:type="spellEnd"/>
      <w:r>
        <w:rPr>
          <w:i/>
          <w:iCs/>
        </w:rPr>
        <w:t xml:space="preserve"> </w:t>
      </w:r>
      <w:proofErr w:type="spellStart"/>
      <w:r>
        <w:rPr>
          <w:i/>
          <w:iCs/>
        </w:rPr>
        <w:t>fendleri</w:t>
      </w:r>
      <w:proofErr w:type="spellEnd"/>
      <w:r>
        <w:t xml:space="preserve"> seed set: variation among plants. </w:t>
      </w:r>
      <w:proofErr w:type="spellStart"/>
      <w:r>
        <w:rPr>
          <w:i/>
          <w:iCs/>
        </w:rPr>
        <w:t>Oecologia</w:t>
      </w:r>
      <w:proofErr w:type="spellEnd"/>
      <w:r>
        <w:t xml:space="preserve">, </w:t>
      </w:r>
      <w:r>
        <w:rPr>
          <w:b/>
          <w:bCs/>
        </w:rPr>
        <w:t>109</w:t>
      </w:r>
      <w:r>
        <w:t>, 382–388.</w:t>
      </w:r>
    </w:p>
    <w:p w14:paraId="23DBB33E" w14:textId="77777777" w:rsidR="0094074D" w:rsidRDefault="0094074D" w:rsidP="0094074D">
      <w:pPr>
        <w:pStyle w:val="Bibliography"/>
      </w:pPr>
      <w:r>
        <w:t xml:space="preserve">Mock, D.W. &amp; Forbes, L.S. (1995) </w:t>
      </w:r>
      <w:proofErr w:type="gramStart"/>
      <w:r>
        <w:t>The</w:t>
      </w:r>
      <w:proofErr w:type="gramEnd"/>
      <w:r>
        <w:t xml:space="preserve"> evolution of parental optimism. </w:t>
      </w:r>
      <w:r>
        <w:rPr>
          <w:i/>
          <w:iCs/>
        </w:rPr>
        <w:t>Trends in Ecology &amp; Evolution</w:t>
      </w:r>
      <w:r>
        <w:t xml:space="preserve">, </w:t>
      </w:r>
      <w:r>
        <w:rPr>
          <w:b/>
          <w:bCs/>
        </w:rPr>
        <w:t>10</w:t>
      </w:r>
      <w:r>
        <w:t>, 130–134.</w:t>
      </w:r>
    </w:p>
    <w:p w14:paraId="3E781F73" w14:textId="77777777" w:rsidR="0094074D" w:rsidRDefault="0094074D" w:rsidP="0094074D">
      <w:pPr>
        <w:pStyle w:val="Bibliography"/>
      </w:pPr>
      <w:r>
        <w:t xml:space="preserve">Moles, A.T., </w:t>
      </w:r>
      <w:proofErr w:type="spellStart"/>
      <w:r>
        <w:t>Ackerly</w:t>
      </w:r>
      <w:proofErr w:type="spellEnd"/>
      <w:r>
        <w:t xml:space="preserve">, D.D., Webb, C.O., </w:t>
      </w:r>
      <w:proofErr w:type="spellStart"/>
      <w:r>
        <w:t>Tweddle</w:t>
      </w:r>
      <w:proofErr w:type="spellEnd"/>
      <w:r>
        <w:t xml:space="preserv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215B5506" w14:textId="77777777" w:rsidR="0094074D" w:rsidRDefault="0094074D" w:rsidP="0094074D">
      <w:pPr>
        <w:pStyle w:val="Bibliography"/>
      </w:pPr>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p>
    <w:p w14:paraId="47D97D47" w14:textId="77777777" w:rsidR="0094074D" w:rsidRDefault="0094074D" w:rsidP="0094074D">
      <w:pPr>
        <w:pStyle w:val="Bibliography"/>
      </w:pPr>
      <w:r>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7DA7EC2C" w14:textId="77777777" w:rsidR="0094074D" w:rsidRDefault="0094074D" w:rsidP="0094074D">
      <w:pPr>
        <w:pStyle w:val="Bibliography"/>
      </w:pPr>
      <w:r>
        <w:t xml:space="preserve">Moles, A.T. &amp; Westoby, M. (2006) Seed size and plant strategy across the whole life cycle. </w:t>
      </w:r>
      <w:proofErr w:type="spellStart"/>
      <w:r>
        <w:rPr>
          <w:i/>
          <w:iCs/>
        </w:rPr>
        <w:t>Oikos</w:t>
      </w:r>
      <w:proofErr w:type="spellEnd"/>
      <w:r>
        <w:t xml:space="preserve">, </w:t>
      </w:r>
      <w:r>
        <w:rPr>
          <w:b/>
          <w:bCs/>
        </w:rPr>
        <w:t>113</w:t>
      </w:r>
      <w:r>
        <w:t>, 91–105.</w:t>
      </w:r>
    </w:p>
    <w:p w14:paraId="2E1C5CF4" w14:textId="77777777" w:rsidR="0094074D" w:rsidRDefault="0094074D" w:rsidP="0094074D">
      <w:pPr>
        <w:pStyle w:val="Bibliography"/>
      </w:pPr>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1126D7FB" w14:textId="77777777" w:rsidR="0094074D" w:rsidRDefault="0094074D" w:rsidP="0094074D">
      <w:pPr>
        <w:pStyle w:val="Bibliography"/>
      </w:pPr>
      <w:r>
        <w:t xml:space="preserve">NSW Office of the Environment. (2006) </w:t>
      </w:r>
      <w:r>
        <w:rPr>
          <w:i/>
          <w:iCs/>
        </w:rPr>
        <w:t>Ku-Ring-Gai Chase National Park Fire Management Strategy</w:t>
      </w:r>
      <w:r>
        <w:t>.</w:t>
      </w:r>
    </w:p>
    <w:p w14:paraId="1A387BC6" w14:textId="77777777" w:rsidR="0094074D" w:rsidRDefault="0094074D" w:rsidP="0094074D">
      <w:pPr>
        <w:pStyle w:val="Bibliography"/>
      </w:pPr>
      <w:proofErr w:type="spellStart"/>
      <w:r>
        <w:t>Obeso</w:t>
      </w:r>
      <w:proofErr w:type="spellEnd"/>
      <w:r>
        <w:t xml:space="preserve">, J.R. (2002) </w:t>
      </w:r>
      <w:proofErr w:type="gramStart"/>
      <w:r>
        <w:t>The</w:t>
      </w:r>
      <w:proofErr w:type="gramEnd"/>
      <w:r>
        <w:t xml:space="preserve"> costs of reproduction in plants. </w:t>
      </w:r>
      <w:r>
        <w:rPr>
          <w:i/>
          <w:iCs/>
        </w:rPr>
        <w:t xml:space="preserve">New </w:t>
      </w:r>
      <w:proofErr w:type="spellStart"/>
      <w:r>
        <w:rPr>
          <w:i/>
          <w:iCs/>
        </w:rPr>
        <w:t>Phytologist</w:t>
      </w:r>
      <w:proofErr w:type="spellEnd"/>
      <w:r>
        <w:t xml:space="preserve">, </w:t>
      </w:r>
      <w:r>
        <w:rPr>
          <w:b/>
          <w:bCs/>
        </w:rPr>
        <w:t>155</w:t>
      </w:r>
      <w:r>
        <w:t>, 321–348.</w:t>
      </w:r>
    </w:p>
    <w:p w14:paraId="03F10844" w14:textId="77777777" w:rsidR="0094074D" w:rsidRDefault="0094074D" w:rsidP="0094074D">
      <w:pPr>
        <w:pStyle w:val="Bibliography"/>
      </w:pPr>
      <w:proofErr w:type="spellStart"/>
      <w:r>
        <w:t>Obeso</w:t>
      </w:r>
      <w:proofErr w:type="spellEnd"/>
      <w:r>
        <w:t xml:space="preserve">, J.R. (2004) </w:t>
      </w:r>
      <w:proofErr w:type="gramStart"/>
      <w:r>
        <w:t>A</w:t>
      </w:r>
      <w:proofErr w:type="gramEnd"/>
      <w:r>
        <w:t xml:space="preserve"> hierarchical perspective in allocation to reproduction from whole plant to fruit and seed level. </w:t>
      </w:r>
      <w:r>
        <w:rPr>
          <w:i/>
          <w:iCs/>
        </w:rPr>
        <w:t>Perspectives in Plant Ecology, Evolution and Systematics</w:t>
      </w:r>
      <w:r>
        <w:t xml:space="preserve">, </w:t>
      </w:r>
      <w:r>
        <w:rPr>
          <w:b/>
          <w:bCs/>
        </w:rPr>
        <w:t>6</w:t>
      </w:r>
      <w:r>
        <w:t>, 217–225.</w:t>
      </w:r>
    </w:p>
    <w:p w14:paraId="50D6C80F" w14:textId="77777777" w:rsidR="0094074D" w:rsidRDefault="0094074D" w:rsidP="0094074D">
      <w:pPr>
        <w:pStyle w:val="Bibliography"/>
      </w:pPr>
      <w:r>
        <w:t xml:space="preserve">Pyke, G.H. (1983) Seasonal pattern of abundance of honeyeaters and their resources in heathland areas near Sydney. </w:t>
      </w:r>
      <w:r>
        <w:rPr>
          <w:i/>
          <w:iCs/>
        </w:rPr>
        <w:t>Australian Journal of Ecology</w:t>
      </w:r>
      <w:r>
        <w:t xml:space="preserve">, </w:t>
      </w:r>
      <w:r>
        <w:rPr>
          <w:b/>
          <w:bCs/>
        </w:rPr>
        <w:t>8</w:t>
      </w:r>
      <w:r>
        <w:t>, 217–233.</w:t>
      </w:r>
    </w:p>
    <w:p w14:paraId="5AC5B97F" w14:textId="77777777" w:rsidR="0094074D" w:rsidRDefault="0094074D" w:rsidP="0094074D">
      <w:pPr>
        <w:pStyle w:val="Bibliography"/>
      </w:pPr>
      <w:r>
        <w:lastRenderedPageBreak/>
        <w:t xml:space="preserve">Pyke, G.H., O’Connor, P.J. &amp; </w:t>
      </w:r>
      <w:proofErr w:type="spellStart"/>
      <w:r>
        <w:t>Recher</w:t>
      </w:r>
      <w:proofErr w:type="spellEnd"/>
      <w:r>
        <w:t xml:space="preserve">,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p>
    <w:p w14:paraId="6E6A1301" w14:textId="77777777" w:rsidR="0094074D" w:rsidRDefault="0094074D" w:rsidP="0094074D">
      <w:pPr>
        <w:pStyle w:val="Bibliography"/>
      </w:pPr>
      <w:r>
        <w:t xml:space="preserve">Ramirez, N. &amp; Berry, P.E. (1997) Effect of sexual systems and </w:t>
      </w:r>
      <w:proofErr w:type="spellStart"/>
      <w:r>
        <w:t>dichogamy</w:t>
      </w:r>
      <w:proofErr w:type="spellEnd"/>
      <w:r>
        <w:t xml:space="preserve"> on levels of abortion and biomass allocation in plant reproductive structures. </w:t>
      </w:r>
      <w:r>
        <w:rPr>
          <w:i/>
          <w:iCs/>
        </w:rPr>
        <w:t>Canadian Journal of Botany</w:t>
      </w:r>
      <w:r>
        <w:t xml:space="preserve">, </w:t>
      </w:r>
      <w:r>
        <w:rPr>
          <w:b/>
          <w:bCs/>
        </w:rPr>
        <w:t>75</w:t>
      </w:r>
      <w:r>
        <w:t>, 457–461.</w:t>
      </w:r>
    </w:p>
    <w:p w14:paraId="7667ED58" w14:textId="77777777" w:rsidR="0094074D" w:rsidRDefault="0094074D" w:rsidP="0094074D">
      <w:pPr>
        <w:pStyle w:val="Bibliography"/>
      </w:pPr>
      <w:r>
        <w:t xml:space="preserve">Ramsey, M. (1997) No evidence for demographic costs of seed production in the pollen-limited perennial herb </w:t>
      </w:r>
      <w:proofErr w:type="spellStart"/>
      <w:r>
        <w:rPr>
          <w:i/>
          <w:iCs/>
        </w:rPr>
        <w:t>Blandfordia</w:t>
      </w:r>
      <w:proofErr w:type="spellEnd"/>
      <w:r>
        <w:rPr>
          <w:i/>
          <w:iCs/>
        </w:rPr>
        <w:t xml:space="preserve"> grandiflora</w:t>
      </w:r>
      <w:r>
        <w:t xml:space="preserve"> (</w:t>
      </w:r>
      <w:proofErr w:type="spellStart"/>
      <w:r>
        <w:t>Liliaceae</w:t>
      </w:r>
      <w:proofErr w:type="spellEnd"/>
      <w:r>
        <w:t xml:space="preserve">). </w:t>
      </w:r>
      <w:r>
        <w:rPr>
          <w:i/>
          <w:iCs/>
        </w:rPr>
        <w:t>International Journal of Plant Sciences</w:t>
      </w:r>
      <w:r>
        <w:t xml:space="preserve">, </w:t>
      </w:r>
      <w:r>
        <w:rPr>
          <w:b/>
          <w:bCs/>
        </w:rPr>
        <w:t>158</w:t>
      </w:r>
      <w:r>
        <w:t>, 785–793.</w:t>
      </w:r>
    </w:p>
    <w:p w14:paraId="0C093D09" w14:textId="77777777" w:rsidR="0094074D" w:rsidRDefault="0094074D" w:rsidP="0094074D">
      <w:pPr>
        <w:pStyle w:val="Bibliography"/>
      </w:pPr>
      <w:proofErr w:type="spellStart"/>
      <w:r>
        <w:t>Reekie</w:t>
      </w:r>
      <w:proofErr w:type="spellEnd"/>
      <w:r>
        <w:t xml:space="preserve">, E.G. &amp; </w:t>
      </w:r>
      <w:proofErr w:type="spellStart"/>
      <w:r>
        <w:t>Bazzaz</w:t>
      </w:r>
      <w:proofErr w:type="spellEnd"/>
      <w:r>
        <w:t xml:space="preserve">, F.A. (1987a) Reproductive effort in plants. 1. Carbon allocation to reproduction. </w:t>
      </w:r>
      <w:r>
        <w:rPr>
          <w:i/>
          <w:iCs/>
        </w:rPr>
        <w:t>The American Naturalist</w:t>
      </w:r>
      <w:r>
        <w:t xml:space="preserve">, </w:t>
      </w:r>
      <w:r>
        <w:rPr>
          <w:b/>
          <w:bCs/>
        </w:rPr>
        <w:t>129</w:t>
      </w:r>
      <w:r>
        <w:t>, 876–896.</w:t>
      </w:r>
    </w:p>
    <w:p w14:paraId="597743AE" w14:textId="77777777" w:rsidR="0094074D" w:rsidRDefault="0094074D" w:rsidP="0094074D">
      <w:pPr>
        <w:pStyle w:val="Bibliography"/>
      </w:pPr>
      <w:proofErr w:type="spellStart"/>
      <w:r>
        <w:t>Reekie</w:t>
      </w:r>
      <w:proofErr w:type="spellEnd"/>
      <w:r>
        <w:t xml:space="preserve">, E.G. &amp; </w:t>
      </w:r>
      <w:proofErr w:type="spellStart"/>
      <w:r>
        <w:t>Bazzaz</w:t>
      </w:r>
      <w:proofErr w:type="spellEnd"/>
      <w:r>
        <w:t xml:space="preserve">, F.A. (1987b) Reproductive effort in plants. 2. Does carbon reflect the allocation of other resources? </w:t>
      </w:r>
      <w:r>
        <w:rPr>
          <w:i/>
          <w:iCs/>
        </w:rPr>
        <w:t>The American Naturalist</w:t>
      </w:r>
      <w:r>
        <w:t xml:space="preserve">, </w:t>
      </w:r>
      <w:r>
        <w:rPr>
          <w:b/>
          <w:bCs/>
        </w:rPr>
        <w:t>129</w:t>
      </w:r>
      <w:r>
        <w:t>, 897–906.</w:t>
      </w:r>
    </w:p>
    <w:p w14:paraId="4F6C5A01" w14:textId="77777777" w:rsidR="0094074D" w:rsidRDefault="0094074D" w:rsidP="0094074D">
      <w:pPr>
        <w:pStyle w:val="Bibliography"/>
      </w:pPr>
      <w:r>
        <w:t xml:space="preserve">Rees, M. &amp; Westoby, M. (1997) Game-Theoretical Evolution of Seed Mass in Multi-Species Ecological Models. </w:t>
      </w:r>
      <w:proofErr w:type="spellStart"/>
      <w:r>
        <w:rPr>
          <w:i/>
          <w:iCs/>
        </w:rPr>
        <w:t>Oikos</w:t>
      </w:r>
      <w:proofErr w:type="spellEnd"/>
      <w:r>
        <w:t xml:space="preserve">, </w:t>
      </w:r>
      <w:r>
        <w:rPr>
          <w:b/>
          <w:bCs/>
        </w:rPr>
        <w:t>78</w:t>
      </w:r>
      <w:r>
        <w:t>, 116–126.</w:t>
      </w:r>
    </w:p>
    <w:p w14:paraId="0AC5B281" w14:textId="77777777" w:rsidR="0094074D" w:rsidRDefault="0094074D" w:rsidP="0094074D">
      <w:pPr>
        <w:pStyle w:val="Bibliography"/>
      </w:pPr>
      <w:r>
        <w:t xml:space="preserve">Rosenheim, J.A., </w:t>
      </w:r>
      <w:proofErr w:type="spellStart"/>
      <w:r>
        <w:t>Alon</w:t>
      </w:r>
      <w:proofErr w:type="spellEnd"/>
      <w:r>
        <w:t xml:space="preserve">, U., Shinar, G., Keeling, A.E.M.J. &amp; </w:t>
      </w:r>
      <w:proofErr w:type="spellStart"/>
      <w:r>
        <w:t>McPeek</w:t>
      </w:r>
      <w:proofErr w:type="spellEnd"/>
      <w:r>
        <w:t>,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p>
    <w:p w14:paraId="5D5DC60B" w14:textId="77777777" w:rsidR="0094074D" w:rsidRDefault="0094074D" w:rsidP="0094074D">
      <w:pPr>
        <w:pStyle w:val="Bibliography"/>
      </w:pPr>
      <w:r>
        <w:t xml:space="preserve">Rosenheim, J.A., Schreiber, S.J. &amp; Williams, N.M. (2015) Does an “oversupply” of ovules cause pollen limitation? </w:t>
      </w:r>
      <w:r>
        <w:rPr>
          <w:i/>
          <w:iCs/>
        </w:rPr>
        <w:t xml:space="preserve">New </w:t>
      </w:r>
      <w:proofErr w:type="spellStart"/>
      <w:r>
        <w:rPr>
          <w:i/>
          <w:iCs/>
        </w:rPr>
        <w:t>Phytologist</w:t>
      </w:r>
      <w:proofErr w:type="spellEnd"/>
      <w:r>
        <w:t>, n/a-n/a.</w:t>
      </w:r>
    </w:p>
    <w:p w14:paraId="71838343" w14:textId="77777777" w:rsidR="0094074D" w:rsidRDefault="0094074D" w:rsidP="0094074D">
      <w:pPr>
        <w:pStyle w:val="Bibliography"/>
      </w:pPr>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5D4F976D" w14:textId="77777777" w:rsidR="0094074D" w:rsidRDefault="0094074D" w:rsidP="0094074D">
      <w:pPr>
        <w:pStyle w:val="Bibliography"/>
      </w:pPr>
      <w:r>
        <w:t xml:space="preserve">Rosenheim, J.A., Williams, N.M., Schreiber, S.J. &amp; Rapp, J.M. (2016) </w:t>
      </w:r>
      <w:proofErr w:type="gramStart"/>
      <w:r>
        <w:t>Modest</w:t>
      </w:r>
      <w:proofErr w:type="gramEnd"/>
      <w:r>
        <w:t xml:space="preserve"> pollen limitation of lifetime seed production is in good agreement with modest uncertainty in whole-plant pollen receipt. </w:t>
      </w:r>
      <w:r>
        <w:rPr>
          <w:i/>
          <w:iCs/>
        </w:rPr>
        <w:t>The American Naturalist</w:t>
      </w:r>
      <w:r>
        <w:t xml:space="preserve">, </w:t>
      </w:r>
      <w:r>
        <w:rPr>
          <w:b/>
          <w:bCs/>
        </w:rPr>
        <w:t>187</w:t>
      </w:r>
      <w:r>
        <w:t>, 397–404.</w:t>
      </w:r>
    </w:p>
    <w:p w14:paraId="517114A0" w14:textId="77777777" w:rsidR="0094074D" w:rsidRDefault="0094074D" w:rsidP="0094074D">
      <w:pPr>
        <w:pStyle w:val="Bibliography"/>
      </w:pPr>
      <w:proofErr w:type="spellStart"/>
      <w:r>
        <w:t>Ruane</w:t>
      </w:r>
      <w:proofErr w:type="spellEnd"/>
      <w:r>
        <w:t xml:space="preserve">, L.G., </w:t>
      </w:r>
      <w:proofErr w:type="spellStart"/>
      <w:r>
        <w:t>Rotzin</w:t>
      </w:r>
      <w:proofErr w:type="spellEnd"/>
      <w:r>
        <w:t xml:space="preserve">, A.T. &amp; Congleton, P.H. (2014) Floral display size, conspecific density and </w:t>
      </w:r>
      <w:proofErr w:type="spellStart"/>
      <w:r>
        <w:t>florivory</w:t>
      </w:r>
      <w:proofErr w:type="spellEnd"/>
      <w:r>
        <w:t xml:space="preserve"> affect fruit set in natural populations of </w:t>
      </w:r>
      <w:r>
        <w:rPr>
          <w:i/>
          <w:iCs/>
        </w:rPr>
        <w:t xml:space="preserve">Phlox </w:t>
      </w:r>
      <w:proofErr w:type="spellStart"/>
      <w:r>
        <w:rPr>
          <w:i/>
          <w:iCs/>
        </w:rPr>
        <w:t>hirsuta</w:t>
      </w:r>
      <w:proofErr w:type="spellEnd"/>
      <w:r>
        <w:t xml:space="preserve">, an endangered species. </w:t>
      </w:r>
      <w:r>
        <w:rPr>
          <w:i/>
          <w:iCs/>
        </w:rPr>
        <w:t>Annals of Botany</w:t>
      </w:r>
      <w:r>
        <w:t>, mcu007.</w:t>
      </w:r>
    </w:p>
    <w:p w14:paraId="7A312AC5" w14:textId="77777777" w:rsidR="0094074D" w:rsidRDefault="0094074D" w:rsidP="0094074D">
      <w:pPr>
        <w:pStyle w:val="Bibliography"/>
      </w:pPr>
      <w:proofErr w:type="spellStart"/>
      <w:r>
        <w:t>Sadras</w:t>
      </w:r>
      <w:proofErr w:type="spellEnd"/>
      <w:r>
        <w:t xml:space="preserve">, V.O. (2007) Evolutionary aspects of the trade-off between seed size and number in crops. </w:t>
      </w:r>
      <w:r>
        <w:rPr>
          <w:i/>
          <w:iCs/>
        </w:rPr>
        <w:t>Field Crops Research</w:t>
      </w:r>
      <w:r>
        <w:t xml:space="preserve">, </w:t>
      </w:r>
      <w:r>
        <w:rPr>
          <w:b/>
          <w:bCs/>
        </w:rPr>
        <w:t>100</w:t>
      </w:r>
      <w:r>
        <w:t>, 125–138.</w:t>
      </w:r>
    </w:p>
    <w:p w14:paraId="4B42AFF1" w14:textId="77777777" w:rsidR="0094074D" w:rsidRDefault="0094074D" w:rsidP="0094074D">
      <w:pPr>
        <w:pStyle w:val="Bibliography"/>
      </w:pPr>
      <w:proofErr w:type="spellStart"/>
      <w:r>
        <w:t>Scheiter</w:t>
      </w:r>
      <w:proofErr w:type="spellEnd"/>
      <w:r>
        <w:t xml:space="preserve">, S., </w:t>
      </w:r>
      <w:proofErr w:type="spellStart"/>
      <w:r>
        <w:t>Langan</w:t>
      </w:r>
      <w:proofErr w:type="spellEnd"/>
      <w:r>
        <w:t xml:space="preserve">, L. &amp; Higgins, S.I. (2013) Next-generation dynamic global vegetation models: learning from community ecology. </w:t>
      </w:r>
      <w:r>
        <w:rPr>
          <w:i/>
          <w:iCs/>
        </w:rPr>
        <w:t xml:space="preserve">New </w:t>
      </w:r>
      <w:proofErr w:type="spellStart"/>
      <w:r>
        <w:rPr>
          <w:i/>
          <w:iCs/>
        </w:rPr>
        <w:t>Phytologist</w:t>
      </w:r>
      <w:proofErr w:type="spellEnd"/>
      <w:r>
        <w:t xml:space="preserve">, </w:t>
      </w:r>
      <w:r>
        <w:rPr>
          <w:b/>
          <w:bCs/>
        </w:rPr>
        <w:t>198</w:t>
      </w:r>
      <w:r>
        <w:t>, 957–969.</w:t>
      </w:r>
    </w:p>
    <w:p w14:paraId="58648B70" w14:textId="77777777" w:rsidR="0094074D" w:rsidRDefault="0094074D" w:rsidP="0094074D">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24462E31" w14:textId="77777777" w:rsidR="0094074D" w:rsidRDefault="0094074D" w:rsidP="0094074D">
      <w:pPr>
        <w:pStyle w:val="Bibliography"/>
      </w:pPr>
      <w:r>
        <w:t xml:space="preserve">Shipley, B. &amp; Dion, J. (1992) </w:t>
      </w:r>
      <w:proofErr w:type="gramStart"/>
      <w:r>
        <w:t>The</w:t>
      </w:r>
      <w:proofErr w:type="gramEnd"/>
      <w:r>
        <w:t xml:space="preserve"> </w:t>
      </w:r>
      <w:proofErr w:type="spellStart"/>
      <w:r>
        <w:t>allometry</w:t>
      </w:r>
      <w:proofErr w:type="spellEnd"/>
      <w:r>
        <w:t xml:space="preserve"> of seed production in herbaceous angiosperms. </w:t>
      </w:r>
      <w:r>
        <w:rPr>
          <w:i/>
          <w:iCs/>
        </w:rPr>
        <w:t>The American Naturalist</w:t>
      </w:r>
      <w:r>
        <w:t xml:space="preserve">, </w:t>
      </w:r>
      <w:r>
        <w:rPr>
          <w:b/>
          <w:bCs/>
        </w:rPr>
        <w:t>139</w:t>
      </w:r>
      <w:r>
        <w:t>, 467–483.</w:t>
      </w:r>
    </w:p>
    <w:p w14:paraId="3366D3DC" w14:textId="77777777" w:rsidR="0094074D" w:rsidRDefault="0094074D" w:rsidP="0094074D">
      <w:pPr>
        <w:pStyle w:val="Bibliography"/>
      </w:pPr>
      <w:proofErr w:type="spellStart"/>
      <w:r>
        <w:t>Sibly</w:t>
      </w:r>
      <w:proofErr w:type="spellEnd"/>
      <w:r>
        <w:t xml:space="preserve">, R., </w:t>
      </w:r>
      <w:proofErr w:type="spellStart"/>
      <w:r>
        <w:t>Calow</w:t>
      </w:r>
      <w:proofErr w:type="spellEnd"/>
      <w:r>
        <w:t xml:space="preserve">, P. &amp; Nichols, N. (1985) Are patterns of growth adaptive? </w:t>
      </w:r>
      <w:r>
        <w:rPr>
          <w:i/>
          <w:iCs/>
        </w:rPr>
        <w:t>Journal of Theoretical Biology</w:t>
      </w:r>
      <w:r>
        <w:t xml:space="preserve">, </w:t>
      </w:r>
      <w:r>
        <w:rPr>
          <w:b/>
          <w:bCs/>
        </w:rPr>
        <w:t>112</w:t>
      </w:r>
      <w:r>
        <w:t>, 553–574.</w:t>
      </w:r>
    </w:p>
    <w:p w14:paraId="0ADA7265" w14:textId="77777777" w:rsidR="0094074D" w:rsidRDefault="0094074D" w:rsidP="0094074D">
      <w:pPr>
        <w:pStyle w:val="Bibliography"/>
      </w:pPr>
      <w:r>
        <w:lastRenderedPageBreak/>
        <w:t xml:space="preserve">Smith, C.C. &amp; </w:t>
      </w:r>
      <w:proofErr w:type="spellStart"/>
      <w:r>
        <w:t>Fretwell</w:t>
      </w:r>
      <w:proofErr w:type="spellEnd"/>
      <w:r>
        <w:t xml:space="preserve">, S.D. (1974) The Optimal Balance between Size and Number of Offspring. </w:t>
      </w:r>
      <w:r>
        <w:rPr>
          <w:i/>
          <w:iCs/>
        </w:rPr>
        <w:t>The American Naturalist</w:t>
      </w:r>
      <w:r>
        <w:t xml:space="preserve">, </w:t>
      </w:r>
      <w:r>
        <w:rPr>
          <w:b/>
          <w:bCs/>
        </w:rPr>
        <w:t>108</w:t>
      </w:r>
      <w:r>
        <w:t>, 499–506.</w:t>
      </w:r>
    </w:p>
    <w:p w14:paraId="79634D80" w14:textId="77777777" w:rsidR="0094074D" w:rsidRDefault="0094074D" w:rsidP="0094074D">
      <w:pPr>
        <w:pStyle w:val="Bibliography"/>
      </w:pPr>
      <w:r>
        <w:t xml:space="preserve">Stephenson, A.G. (1981) Flower and fruit abortion: proximate causes and ultimate functions. </w:t>
      </w:r>
      <w:r>
        <w:rPr>
          <w:i/>
          <w:iCs/>
        </w:rPr>
        <w:t>Annual Review of Ecology &amp; Systematics</w:t>
      </w:r>
      <w:r>
        <w:t xml:space="preserve">, </w:t>
      </w:r>
      <w:r>
        <w:rPr>
          <w:b/>
          <w:bCs/>
        </w:rPr>
        <w:t>12</w:t>
      </w:r>
      <w:r>
        <w:t>, 253–279.</w:t>
      </w:r>
    </w:p>
    <w:p w14:paraId="71A12C45" w14:textId="77777777" w:rsidR="0094074D" w:rsidRDefault="0094074D" w:rsidP="0094074D">
      <w:pPr>
        <w:pStyle w:val="Bibliography"/>
      </w:pPr>
      <w:r>
        <w:t xml:space="preserve">Sutherland, S. (1986) Patterns of fruit-set: what controls fruit-flower ratios in plants? </w:t>
      </w:r>
      <w:r>
        <w:rPr>
          <w:i/>
          <w:iCs/>
        </w:rPr>
        <w:t>Evolution</w:t>
      </w:r>
      <w:r>
        <w:t xml:space="preserve">, </w:t>
      </w:r>
      <w:r>
        <w:rPr>
          <w:b/>
          <w:bCs/>
        </w:rPr>
        <w:t>40</w:t>
      </w:r>
      <w:r>
        <w:t>, 117–128.</w:t>
      </w:r>
    </w:p>
    <w:p w14:paraId="4F2C4E2C" w14:textId="77777777" w:rsidR="0094074D" w:rsidRDefault="0094074D" w:rsidP="0094074D">
      <w:pPr>
        <w:pStyle w:val="Bibliography"/>
      </w:pPr>
      <w:r>
        <w:t xml:space="preserve">Thomas, S.C. (2011) Age-related changes in tree growth and functional biology: the role of reproduction. </w:t>
      </w:r>
      <w:r>
        <w:rPr>
          <w:i/>
          <w:iCs/>
        </w:rPr>
        <w:t>Size- and Age-Related Changes in Tree Structure and Function</w:t>
      </w:r>
      <w:r>
        <w:t xml:space="preserve"> (</w:t>
      </w:r>
      <w:proofErr w:type="spellStart"/>
      <w:proofErr w:type="gramStart"/>
      <w:r>
        <w:t>eds</w:t>
      </w:r>
      <w:proofErr w:type="spellEnd"/>
      <w:proofErr w:type="gramEnd"/>
      <w:r>
        <w:t xml:space="preserve"> F.C. </w:t>
      </w:r>
      <w:proofErr w:type="spellStart"/>
      <w:r>
        <w:t>Meinzer</w:t>
      </w:r>
      <w:proofErr w:type="spellEnd"/>
      <w:r>
        <w:t xml:space="preserve">, B. </w:t>
      </w:r>
      <w:proofErr w:type="spellStart"/>
      <w:r>
        <w:t>Lachenbruch</w:t>
      </w:r>
      <w:proofErr w:type="spellEnd"/>
      <w:r>
        <w:t xml:space="preserve"> &amp; T.E. Dawson), pp. 33–64. Springer Netherlands, Dordrecht.</w:t>
      </w:r>
    </w:p>
    <w:p w14:paraId="71BFD89B" w14:textId="77777777" w:rsidR="0094074D" w:rsidRDefault="0094074D" w:rsidP="0094074D">
      <w:pPr>
        <w:pStyle w:val="Bibliography"/>
      </w:pPr>
      <w:r>
        <w:t xml:space="preserve">Turnbull, L.A., </w:t>
      </w:r>
      <w:proofErr w:type="spellStart"/>
      <w:r>
        <w:t>Coomes</w:t>
      </w:r>
      <w:proofErr w:type="spellEnd"/>
      <w:r>
        <w:t xml:space="preserve">,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p>
    <w:p w14:paraId="67E59E5A" w14:textId="77777777" w:rsidR="0094074D" w:rsidRDefault="0094074D" w:rsidP="0094074D">
      <w:pPr>
        <w:pStyle w:val="Bibliography"/>
      </w:pPr>
      <w:r>
        <w:t xml:space="preserve">Wenk, E.H. &amp; Falster, D.S. (2015) Quantifying and understanding reproductive allocation schedules in plants. </w:t>
      </w:r>
      <w:r>
        <w:rPr>
          <w:i/>
          <w:iCs/>
        </w:rPr>
        <w:t>Ecology and Evolution</w:t>
      </w:r>
      <w:r>
        <w:t xml:space="preserve">, </w:t>
      </w:r>
      <w:r>
        <w:rPr>
          <w:b/>
          <w:bCs/>
        </w:rPr>
        <w:t>5</w:t>
      </w:r>
      <w:r>
        <w:t>, 5521–5538.</w:t>
      </w:r>
    </w:p>
    <w:p w14:paraId="6EF8E033" w14:textId="77777777" w:rsidR="0094074D" w:rsidRDefault="0094074D" w:rsidP="0094074D">
      <w:pPr>
        <w:pStyle w:val="Bibliography"/>
      </w:pPr>
      <w:proofErr w:type="spellStart"/>
      <w:r>
        <w:t>Wesselingh</w:t>
      </w:r>
      <w:proofErr w:type="spellEnd"/>
      <w:r>
        <w:t xml:space="preserve">, R.A. (2007) Pollen limitation meets resource allocation: towards a comprehensive methodology. </w:t>
      </w:r>
      <w:r>
        <w:rPr>
          <w:i/>
          <w:iCs/>
        </w:rPr>
        <w:t xml:space="preserve">The New </w:t>
      </w:r>
      <w:proofErr w:type="spellStart"/>
      <w:r>
        <w:rPr>
          <w:i/>
          <w:iCs/>
        </w:rPr>
        <w:t>Phytologist</w:t>
      </w:r>
      <w:proofErr w:type="spellEnd"/>
      <w:r>
        <w:t xml:space="preserve">, </w:t>
      </w:r>
      <w:r>
        <w:rPr>
          <w:b/>
          <w:bCs/>
        </w:rPr>
        <w:t>174</w:t>
      </w:r>
      <w:r>
        <w:t>, 26–37.</w:t>
      </w:r>
    </w:p>
    <w:p w14:paraId="5CBDE7E1" w14:textId="77777777" w:rsidR="0094074D" w:rsidRDefault="0094074D" w:rsidP="0094074D">
      <w:pPr>
        <w:pStyle w:val="Bibliography"/>
      </w:pPr>
      <w:r>
        <w:t xml:space="preserve">Wiens, D. (1984) Ovule survivorship, brood size, life history, breeding systems, and reproductive success in plants. </w:t>
      </w:r>
      <w:proofErr w:type="spellStart"/>
      <w:r>
        <w:rPr>
          <w:i/>
          <w:iCs/>
        </w:rPr>
        <w:t>Oecologia</w:t>
      </w:r>
      <w:proofErr w:type="spellEnd"/>
      <w:r>
        <w:t xml:space="preserve">, </w:t>
      </w:r>
      <w:r>
        <w:rPr>
          <w:b/>
          <w:bCs/>
        </w:rPr>
        <w:t>64</w:t>
      </w:r>
      <w:r>
        <w:t>, 47–53.</w:t>
      </w:r>
    </w:p>
    <w:p w14:paraId="7C759D8B" w14:textId="77777777" w:rsidR="0094074D" w:rsidRDefault="0094074D" w:rsidP="0094074D">
      <w:pPr>
        <w:pStyle w:val="Bibliography"/>
      </w:pPr>
      <w:proofErr w:type="spellStart"/>
      <w:r>
        <w:t>Willson</w:t>
      </w:r>
      <w:proofErr w:type="spellEnd"/>
      <w:r>
        <w:t xml:space="preserve">, M.F. &amp; Burley, N. (1983) </w:t>
      </w:r>
      <w:r>
        <w:rPr>
          <w:i/>
          <w:iCs/>
        </w:rPr>
        <w:t>Mate Choice in Plants: Tactics, Mechanisms, and Consequences</w:t>
      </w:r>
      <w:r>
        <w:t>. Princeton University Press.</w:t>
      </w:r>
    </w:p>
    <w:p w14:paraId="4729D289" w14:textId="77777777" w:rsidR="0094074D" w:rsidRDefault="0094074D" w:rsidP="0094074D">
      <w:pPr>
        <w:pStyle w:val="Bibliography"/>
      </w:pPr>
      <w:r>
        <w:t xml:space="preserve">Zimmerman, M. &amp; Pyke, </w:t>
      </w:r>
      <w:proofErr w:type="gramStart"/>
      <w:r>
        <w:t>G.H</w:t>
      </w:r>
      <w:proofErr w:type="gramEnd"/>
      <w:r>
        <w:t xml:space="preserve">. (1988) Reproduction in </w:t>
      </w:r>
      <w:proofErr w:type="spellStart"/>
      <w:r>
        <w:t>Polemonium</w:t>
      </w:r>
      <w:proofErr w:type="spellEnd"/>
      <w:r>
        <w:t xml:space="preserve">: assessing the factors limiting seed set. </w:t>
      </w:r>
      <w:r>
        <w:rPr>
          <w:i/>
          <w:iCs/>
        </w:rPr>
        <w:t>The American Naturalist</w:t>
      </w:r>
      <w:r>
        <w:t xml:space="preserve">, </w:t>
      </w:r>
      <w:r>
        <w:rPr>
          <w:b/>
          <w:bCs/>
        </w:rPr>
        <w:t>131</w:t>
      </w:r>
      <w:r>
        <w:t>, 723–738.</w:t>
      </w:r>
    </w:p>
    <w:p w14:paraId="3D07978D" w14:textId="06A55124" w:rsidR="000C4B85" w:rsidRPr="000C4B85" w:rsidRDefault="000C4B85" w:rsidP="000C4B85">
      <w:r>
        <w:fldChar w:fldCharType="end"/>
      </w:r>
    </w:p>
    <w:sectPr w:rsidR="000C4B85" w:rsidRPr="000C4B85"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FD0917" w:rsidRDefault="00FD0917"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 xml:space="preserve">An author who has files on external locations such as GitHub, </w:t>
      </w:r>
      <w:proofErr w:type="spellStart"/>
      <w:r>
        <w:rPr>
          <w:rFonts w:ascii="Helvetica" w:eastAsia="Times New Roman" w:hAnsi="Helvetica" w:cs="Times New Roman"/>
          <w:color w:val="000000"/>
          <w:sz w:val="21"/>
          <w:szCs w:val="21"/>
        </w:rPr>
        <w:t>figshare</w:t>
      </w:r>
      <w:proofErr w:type="spellEnd"/>
      <w:r>
        <w:rPr>
          <w:rFonts w:ascii="Helvetica" w:eastAsia="Times New Roman" w:hAnsi="Helvetica" w:cs="Times New Roman"/>
          <w:color w:val="000000"/>
          <w:sz w:val="21"/>
          <w:szCs w:val="21"/>
        </w:rPr>
        <w:t>,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FD0917" w:rsidRDefault="00FD091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FD0917" w:rsidRDefault="00FD0917"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FD0917" w:rsidRDefault="00FD0917">
      <w:pPr>
        <w:pStyle w:val="CommentText"/>
      </w:pPr>
    </w:p>
  </w:comment>
  <w:comment w:id="1" w:author="Daniel Falster" w:date="2016-08-29T13:12:00Z" w:initials="DF">
    <w:p w14:paraId="2AAADB8C" w14:textId="570732B9" w:rsidR="00FD0917" w:rsidRDefault="00FD0917">
      <w:pPr>
        <w:pStyle w:val="CommentText"/>
      </w:pPr>
      <w:r>
        <w:rPr>
          <w:rStyle w:val="CommentReference"/>
        </w:rPr>
        <w:annotationRef/>
      </w:r>
      <w:r w:rsidRPr="003C3342">
        <w:t>http://www.journals.uchicago.edu/journals/an/instruct</w:t>
      </w:r>
    </w:p>
    <w:p w14:paraId="4A31C510" w14:textId="42B35B96" w:rsidR="00FD0917" w:rsidRDefault="00FD0917">
      <w:pPr>
        <w:pStyle w:val="CommentText"/>
      </w:pPr>
      <w:r w:rsidRPr="003C3342">
        <w:t>21 manuscript pages or fewer of text, not includin</w:t>
      </w:r>
      <w:r>
        <w:t>g the literature cited,</w:t>
      </w:r>
      <w:r w:rsidRPr="003C3342">
        <w:t xml:space="preserve"> no more than six tables and/or figures</w:t>
      </w:r>
    </w:p>
  </w:comment>
  <w:comment w:id="2" w:author="Dr Elizabeth Wenk " w:date="2016-12-01T15:23:00Z" w:initials="DEW">
    <w:p w14:paraId="5E007BC3" w14:textId="6BD3253D" w:rsidR="00262A45" w:rsidRDefault="00262A45">
      <w:pPr>
        <w:pStyle w:val="CommentText"/>
      </w:pPr>
      <w:r>
        <w:rPr>
          <w:rStyle w:val="CommentReference"/>
        </w:rPr>
        <w:annotationRef/>
      </w:r>
      <w:r>
        <w:t>Remove to shorten?</w:t>
      </w:r>
    </w:p>
  </w:comment>
  <w:comment w:id="3" w:author="Dr Elizabeth Wenk " w:date="2016-12-01T15:26:00Z" w:initials="DEW">
    <w:p w14:paraId="6923C1C5" w14:textId="3B7A7CEF" w:rsidR="00262A45" w:rsidRDefault="00262A45">
      <w:pPr>
        <w:pStyle w:val="CommentText"/>
      </w:pPr>
      <w:r>
        <w:rPr>
          <w:rStyle w:val="CommentReference"/>
        </w:rPr>
        <w:annotationRef/>
      </w:r>
      <w:r>
        <w:t>Remove to shorten?</w:t>
      </w:r>
    </w:p>
  </w:comment>
  <w:comment w:id="6" w:author="Dr Elizabeth Wenk " w:date="2016-11-28T11:52:00Z" w:initials="DEW">
    <w:p w14:paraId="5F34800A" w14:textId="0A44035B" w:rsidR="00FD0917" w:rsidRDefault="00FD0917">
      <w:pPr>
        <w:pStyle w:val="CommentText"/>
      </w:pPr>
      <w:r>
        <w:rPr>
          <w:rStyle w:val="CommentReference"/>
        </w:rPr>
        <w:annotationRef/>
      </w:r>
      <w:r>
        <w:t>Daniel suggests rewording – need to discuss why</w:t>
      </w:r>
    </w:p>
  </w:comment>
  <w:comment w:id="7" w:author="Dr Elizabeth Wenk " w:date="2016-12-01T15:41:00Z" w:initials="DEW">
    <w:p w14:paraId="4294D835" w14:textId="5E1BD3CE" w:rsidR="00773F65" w:rsidRDefault="00773F65">
      <w:pPr>
        <w:pStyle w:val="CommentText"/>
      </w:pPr>
      <w:r>
        <w:rPr>
          <w:rStyle w:val="CommentReference"/>
        </w:rPr>
        <w:annotationRef/>
      </w:r>
      <w:r>
        <w:t>Daniel, you indicated refs here, but I think this would be the same as the references for seed size-count.</w:t>
      </w:r>
    </w:p>
  </w:comment>
  <w:comment w:id="8" w:author="Dr Elizabeth Wenk " w:date="2016-12-01T15:59:00Z" w:initials="DEW">
    <w:p w14:paraId="1AC3A1B8" w14:textId="1F461C53" w:rsidR="00987FE7" w:rsidRDefault="00987FE7">
      <w:pPr>
        <w:pStyle w:val="CommentText"/>
      </w:pPr>
      <w:r>
        <w:rPr>
          <w:rStyle w:val="CommentReference"/>
        </w:rPr>
        <w:annotationRef/>
      </w:r>
      <w:r>
        <w:t xml:space="preserve">Should I include in </w:t>
      </w:r>
      <w:proofErr w:type="spellStart"/>
      <w:r>
        <w:t>Supp</w:t>
      </w:r>
      <w:proofErr w:type="spellEnd"/>
      <w:r>
        <w:t xml:space="preserve"> Materi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5E007BC3" w15:done="0"/>
  <w15:commentEx w15:paraId="6923C1C5" w15:done="0"/>
  <w15:commentEx w15:paraId="5F34800A" w15:done="0"/>
  <w15:commentEx w15:paraId="4294D835" w15:done="0"/>
  <w15:commentEx w15:paraId="1AC3A1B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15763C" w14:textId="77777777" w:rsidR="00687245" w:rsidRDefault="00687245" w:rsidP="00991A62">
      <w:pPr>
        <w:spacing w:after="0" w:line="240" w:lineRule="auto"/>
      </w:pPr>
      <w:r>
        <w:separator/>
      </w:r>
    </w:p>
  </w:endnote>
  <w:endnote w:type="continuationSeparator" w:id="0">
    <w:p w14:paraId="3BDCCF17" w14:textId="77777777" w:rsidR="00687245" w:rsidRDefault="00687245"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FD0917" w:rsidRDefault="00FD0917">
        <w:pPr>
          <w:pStyle w:val="Footer"/>
          <w:jc w:val="right"/>
        </w:pPr>
        <w:r>
          <w:fldChar w:fldCharType="begin"/>
        </w:r>
        <w:r>
          <w:instrText xml:space="preserve"> PAGE   \* MERGEFORMAT </w:instrText>
        </w:r>
        <w:r>
          <w:fldChar w:fldCharType="separate"/>
        </w:r>
        <w:r w:rsidR="00306C16">
          <w:rPr>
            <w:noProof/>
          </w:rPr>
          <w:t>33</w:t>
        </w:r>
        <w:r>
          <w:rPr>
            <w:noProof/>
          </w:rPr>
          <w:fldChar w:fldCharType="end"/>
        </w:r>
      </w:p>
    </w:sdtContent>
  </w:sdt>
  <w:p w14:paraId="2E4FBA35" w14:textId="77777777" w:rsidR="00FD0917" w:rsidRDefault="00FD09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0583DF" w14:textId="77777777" w:rsidR="00687245" w:rsidRDefault="00687245" w:rsidP="00991A62">
      <w:pPr>
        <w:spacing w:after="0" w:line="240" w:lineRule="auto"/>
      </w:pPr>
      <w:r>
        <w:separator/>
      </w:r>
    </w:p>
  </w:footnote>
  <w:footnote w:type="continuationSeparator" w:id="0">
    <w:p w14:paraId="6F53208F" w14:textId="77777777" w:rsidR="00687245" w:rsidRDefault="00687245"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5D08"/>
    <w:rsid w:val="0007385B"/>
    <w:rsid w:val="00077E6E"/>
    <w:rsid w:val="00085CF0"/>
    <w:rsid w:val="00085F30"/>
    <w:rsid w:val="000877BF"/>
    <w:rsid w:val="00090A0E"/>
    <w:rsid w:val="00091293"/>
    <w:rsid w:val="000A1AA2"/>
    <w:rsid w:val="000A1BFA"/>
    <w:rsid w:val="000A1C6D"/>
    <w:rsid w:val="000A2113"/>
    <w:rsid w:val="000A6870"/>
    <w:rsid w:val="000A6BDA"/>
    <w:rsid w:val="000B002E"/>
    <w:rsid w:val="000B06B9"/>
    <w:rsid w:val="000B0C18"/>
    <w:rsid w:val="000B50E7"/>
    <w:rsid w:val="000B60EB"/>
    <w:rsid w:val="000C438C"/>
    <w:rsid w:val="000C4B85"/>
    <w:rsid w:val="000C685B"/>
    <w:rsid w:val="000D0446"/>
    <w:rsid w:val="000D210B"/>
    <w:rsid w:val="000D2D6A"/>
    <w:rsid w:val="000D3E48"/>
    <w:rsid w:val="000D45B6"/>
    <w:rsid w:val="000D6FD5"/>
    <w:rsid w:val="000D7922"/>
    <w:rsid w:val="000E3A12"/>
    <w:rsid w:val="000E3AE0"/>
    <w:rsid w:val="000E6031"/>
    <w:rsid w:val="000F1F76"/>
    <w:rsid w:val="000F3967"/>
    <w:rsid w:val="0010069E"/>
    <w:rsid w:val="00100A08"/>
    <w:rsid w:val="001012EB"/>
    <w:rsid w:val="00102648"/>
    <w:rsid w:val="00103914"/>
    <w:rsid w:val="001065E2"/>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5B47"/>
    <w:rsid w:val="00155CC0"/>
    <w:rsid w:val="001606B8"/>
    <w:rsid w:val="00161521"/>
    <w:rsid w:val="0017109B"/>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44D53"/>
    <w:rsid w:val="0025237B"/>
    <w:rsid w:val="00252B64"/>
    <w:rsid w:val="00254E85"/>
    <w:rsid w:val="00256119"/>
    <w:rsid w:val="0026173D"/>
    <w:rsid w:val="00261F69"/>
    <w:rsid w:val="00262A45"/>
    <w:rsid w:val="0026426B"/>
    <w:rsid w:val="00264451"/>
    <w:rsid w:val="002648BF"/>
    <w:rsid w:val="002658C1"/>
    <w:rsid w:val="002666BC"/>
    <w:rsid w:val="00274EF6"/>
    <w:rsid w:val="002766F5"/>
    <w:rsid w:val="00276FD1"/>
    <w:rsid w:val="00277B98"/>
    <w:rsid w:val="002836F6"/>
    <w:rsid w:val="00285F92"/>
    <w:rsid w:val="0028648A"/>
    <w:rsid w:val="00287E7D"/>
    <w:rsid w:val="002A024A"/>
    <w:rsid w:val="002A2CF7"/>
    <w:rsid w:val="002A5C83"/>
    <w:rsid w:val="002A6BE3"/>
    <w:rsid w:val="002A7922"/>
    <w:rsid w:val="002B048C"/>
    <w:rsid w:val="002B067E"/>
    <w:rsid w:val="002B21FA"/>
    <w:rsid w:val="002B609D"/>
    <w:rsid w:val="002C0BBE"/>
    <w:rsid w:val="002C1C9B"/>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6C16"/>
    <w:rsid w:val="00307ACA"/>
    <w:rsid w:val="00314B59"/>
    <w:rsid w:val="0032137C"/>
    <w:rsid w:val="003222B1"/>
    <w:rsid w:val="003227F1"/>
    <w:rsid w:val="0032285F"/>
    <w:rsid w:val="00323156"/>
    <w:rsid w:val="003239B9"/>
    <w:rsid w:val="003270F1"/>
    <w:rsid w:val="0033297E"/>
    <w:rsid w:val="00334B10"/>
    <w:rsid w:val="003357BD"/>
    <w:rsid w:val="00342A2A"/>
    <w:rsid w:val="00343DAF"/>
    <w:rsid w:val="003449B5"/>
    <w:rsid w:val="003450E0"/>
    <w:rsid w:val="00352C49"/>
    <w:rsid w:val="00357EAB"/>
    <w:rsid w:val="003651FD"/>
    <w:rsid w:val="003663EC"/>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C4579"/>
    <w:rsid w:val="004C5CD8"/>
    <w:rsid w:val="004C6F36"/>
    <w:rsid w:val="004D0943"/>
    <w:rsid w:val="004D1304"/>
    <w:rsid w:val="004D1582"/>
    <w:rsid w:val="004D426E"/>
    <w:rsid w:val="004D56E0"/>
    <w:rsid w:val="004D5B90"/>
    <w:rsid w:val="004D64BA"/>
    <w:rsid w:val="004D65C8"/>
    <w:rsid w:val="004D6A38"/>
    <w:rsid w:val="004E1ADB"/>
    <w:rsid w:val="004E2575"/>
    <w:rsid w:val="004E4FD0"/>
    <w:rsid w:val="004E6BC7"/>
    <w:rsid w:val="004F118B"/>
    <w:rsid w:val="004F5460"/>
    <w:rsid w:val="004F5B6E"/>
    <w:rsid w:val="004F6219"/>
    <w:rsid w:val="004F6B2C"/>
    <w:rsid w:val="00500218"/>
    <w:rsid w:val="00501601"/>
    <w:rsid w:val="0050304C"/>
    <w:rsid w:val="00504650"/>
    <w:rsid w:val="005115DA"/>
    <w:rsid w:val="00512A90"/>
    <w:rsid w:val="005142CC"/>
    <w:rsid w:val="00514CFB"/>
    <w:rsid w:val="00514E51"/>
    <w:rsid w:val="00517132"/>
    <w:rsid w:val="0051734B"/>
    <w:rsid w:val="00517B67"/>
    <w:rsid w:val="00517D94"/>
    <w:rsid w:val="00521B31"/>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6C27"/>
    <w:rsid w:val="00560190"/>
    <w:rsid w:val="00562DA0"/>
    <w:rsid w:val="00563A09"/>
    <w:rsid w:val="0057133A"/>
    <w:rsid w:val="00571CA1"/>
    <w:rsid w:val="005764D3"/>
    <w:rsid w:val="00577E3A"/>
    <w:rsid w:val="005817A4"/>
    <w:rsid w:val="0058210B"/>
    <w:rsid w:val="0058515B"/>
    <w:rsid w:val="0058534D"/>
    <w:rsid w:val="0058600C"/>
    <w:rsid w:val="00590056"/>
    <w:rsid w:val="00591276"/>
    <w:rsid w:val="00591E71"/>
    <w:rsid w:val="00593819"/>
    <w:rsid w:val="00593DC2"/>
    <w:rsid w:val="005970FD"/>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1303"/>
    <w:rsid w:val="005F211B"/>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768FA"/>
    <w:rsid w:val="00681695"/>
    <w:rsid w:val="00682A90"/>
    <w:rsid w:val="00685263"/>
    <w:rsid w:val="0068650F"/>
    <w:rsid w:val="006869F3"/>
    <w:rsid w:val="00687245"/>
    <w:rsid w:val="006879A2"/>
    <w:rsid w:val="00687D3A"/>
    <w:rsid w:val="006908AF"/>
    <w:rsid w:val="00690BBE"/>
    <w:rsid w:val="00691062"/>
    <w:rsid w:val="006921C2"/>
    <w:rsid w:val="006926CC"/>
    <w:rsid w:val="00694609"/>
    <w:rsid w:val="0069532B"/>
    <w:rsid w:val="00697719"/>
    <w:rsid w:val="006A0EE8"/>
    <w:rsid w:val="006A24B0"/>
    <w:rsid w:val="006A57AA"/>
    <w:rsid w:val="006B1761"/>
    <w:rsid w:val="006B486D"/>
    <w:rsid w:val="006B4A02"/>
    <w:rsid w:val="006B6697"/>
    <w:rsid w:val="006C04C5"/>
    <w:rsid w:val="006C39BF"/>
    <w:rsid w:val="006C6705"/>
    <w:rsid w:val="006E080A"/>
    <w:rsid w:val="006E0A3A"/>
    <w:rsid w:val="006E26B4"/>
    <w:rsid w:val="006E2DD3"/>
    <w:rsid w:val="006E4643"/>
    <w:rsid w:val="006E76EC"/>
    <w:rsid w:val="00700857"/>
    <w:rsid w:val="00700C5A"/>
    <w:rsid w:val="00702F29"/>
    <w:rsid w:val="0070304C"/>
    <w:rsid w:val="00703346"/>
    <w:rsid w:val="0070471C"/>
    <w:rsid w:val="00707367"/>
    <w:rsid w:val="00711F3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16B9"/>
    <w:rsid w:val="00767024"/>
    <w:rsid w:val="00773BFE"/>
    <w:rsid w:val="00773F65"/>
    <w:rsid w:val="00774BF4"/>
    <w:rsid w:val="00775FF6"/>
    <w:rsid w:val="0077723A"/>
    <w:rsid w:val="0078147A"/>
    <w:rsid w:val="00782C92"/>
    <w:rsid w:val="007850F8"/>
    <w:rsid w:val="00787947"/>
    <w:rsid w:val="00790E00"/>
    <w:rsid w:val="00794FA0"/>
    <w:rsid w:val="007A1477"/>
    <w:rsid w:val="007A27AD"/>
    <w:rsid w:val="007A3329"/>
    <w:rsid w:val="007A35CC"/>
    <w:rsid w:val="007A5770"/>
    <w:rsid w:val="007A7959"/>
    <w:rsid w:val="007B18EB"/>
    <w:rsid w:val="007B6510"/>
    <w:rsid w:val="007B6CA2"/>
    <w:rsid w:val="007B7178"/>
    <w:rsid w:val="007C209F"/>
    <w:rsid w:val="007C2559"/>
    <w:rsid w:val="007C32CE"/>
    <w:rsid w:val="007C6EDF"/>
    <w:rsid w:val="007C79BA"/>
    <w:rsid w:val="007D23AE"/>
    <w:rsid w:val="007D2CBE"/>
    <w:rsid w:val="007D3813"/>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2465"/>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32AC"/>
    <w:rsid w:val="008748CE"/>
    <w:rsid w:val="00877031"/>
    <w:rsid w:val="00877AF0"/>
    <w:rsid w:val="00877F70"/>
    <w:rsid w:val="00882407"/>
    <w:rsid w:val="0088543F"/>
    <w:rsid w:val="008855E5"/>
    <w:rsid w:val="008934FF"/>
    <w:rsid w:val="00893F51"/>
    <w:rsid w:val="008978FD"/>
    <w:rsid w:val="008A0565"/>
    <w:rsid w:val="008A1902"/>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4F7F"/>
    <w:rsid w:val="008E5575"/>
    <w:rsid w:val="008E5655"/>
    <w:rsid w:val="008E5C36"/>
    <w:rsid w:val="008E625C"/>
    <w:rsid w:val="008F24B1"/>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20167"/>
    <w:rsid w:val="009216CF"/>
    <w:rsid w:val="00921F2D"/>
    <w:rsid w:val="009220FC"/>
    <w:rsid w:val="0092677D"/>
    <w:rsid w:val="00926CD4"/>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603D7"/>
    <w:rsid w:val="00962879"/>
    <w:rsid w:val="009629BC"/>
    <w:rsid w:val="009644EF"/>
    <w:rsid w:val="009659FB"/>
    <w:rsid w:val="00970F74"/>
    <w:rsid w:val="00973DC6"/>
    <w:rsid w:val="009778EB"/>
    <w:rsid w:val="009820C7"/>
    <w:rsid w:val="00987A67"/>
    <w:rsid w:val="00987FE7"/>
    <w:rsid w:val="009915C4"/>
    <w:rsid w:val="00991A62"/>
    <w:rsid w:val="009923FF"/>
    <w:rsid w:val="00992829"/>
    <w:rsid w:val="00992F9D"/>
    <w:rsid w:val="009972A0"/>
    <w:rsid w:val="009A035F"/>
    <w:rsid w:val="009A06EF"/>
    <w:rsid w:val="009A3CA2"/>
    <w:rsid w:val="009A3F95"/>
    <w:rsid w:val="009B32D0"/>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214E8"/>
    <w:rsid w:val="00A2298E"/>
    <w:rsid w:val="00A27A66"/>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D2C"/>
    <w:rsid w:val="00A636AB"/>
    <w:rsid w:val="00A65A2A"/>
    <w:rsid w:val="00A65BD0"/>
    <w:rsid w:val="00A7291A"/>
    <w:rsid w:val="00A74228"/>
    <w:rsid w:val="00A7423B"/>
    <w:rsid w:val="00A75365"/>
    <w:rsid w:val="00A81372"/>
    <w:rsid w:val="00A84EB5"/>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6290"/>
    <w:rsid w:val="00AF245D"/>
    <w:rsid w:val="00AF496A"/>
    <w:rsid w:val="00AF5402"/>
    <w:rsid w:val="00B022BE"/>
    <w:rsid w:val="00B02D25"/>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D0368"/>
    <w:rsid w:val="00BD71EC"/>
    <w:rsid w:val="00BD7313"/>
    <w:rsid w:val="00BE33A1"/>
    <w:rsid w:val="00BE7898"/>
    <w:rsid w:val="00BF1046"/>
    <w:rsid w:val="00BF1A8A"/>
    <w:rsid w:val="00BF5056"/>
    <w:rsid w:val="00BF5BA5"/>
    <w:rsid w:val="00C0208B"/>
    <w:rsid w:val="00C021BD"/>
    <w:rsid w:val="00C045A3"/>
    <w:rsid w:val="00C04C51"/>
    <w:rsid w:val="00C1180B"/>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7BBF"/>
    <w:rsid w:val="00C701D7"/>
    <w:rsid w:val="00C70343"/>
    <w:rsid w:val="00C70B23"/>
    <w:rsid w:val="00C72F0F"/>
    <w:rsid w:val="00C7399E"/>
    <w:rsid w:val="00C75A1E"/>
    <w:rsid w:val="00C8043C"/>
    <w:rsid w:val="00C80ABD"/>
    <w:rsid w:val="00C822EE"/>
    <w:rsid w:val="00C839B7"/>
    <w:rsid w:val="00C851EE"/>
    <w:rsid w:val="00C8795B"/>
    <w:rsid w:val="00C94C70"/>
    <w:rsid w:val="00C94EFD"/>
    <w:rsid w:val="00C9538A"/>
    <w:rsid w:val="00CA3C76"/>
    <w:rsid w:val="00CA4AA9"/>
    <w:rsid w:val="00CA7FDB"/>
    <w:rsid w:val="00CB0C54"/>
    <w:rsid w:val="00CB0D0C"/>
    <w:rsid w:val="00CB1E7D"/>
    <w:rsid w:val="00CC03B7"/>
    <w:rsid w:val="00CC0462"/>
    <w:rsid w:val="00CC3F4A"/>
    <w:rsid w:val="00CC6902"/>
    <w:rsid w:val="00CD0530"/>
    <w:rsid w:val="00CD0718"/>
    <w:rsid w:val="00CD2594"/>
    <w:rsid w:val="00CD34F5"/>
    <w:rsid w:val="00CD548E"/>
    <w:rsid w:val="00CE167F"/>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2AA4"/>
    <w:rsid w:val="00D26FB7"/>
    <w:rsid w:val="00D30364"/>
    <w:rsid w:val="00D305A2"/>
    <w:rsid w:val="00D345B6"/>
    <w:rsid w:val="00D363F8"/>
    <w:rsid w:val="00D40633"/>
    <w:rsid w:val="00D406B9"/>
    <w:rsid w:val="00D41545"/>
    <w:rsid w:val="00D4285E"/>
    <w:rsid w:val="00D433BD"/>
    <w:rsid w:val="00D44323"/>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3947"/>
    <w:rsid w:val="00DA5070"/>
    <w:rsid w:val="00DA549B"/>
    <w:rsid w:val="00DA5B57"/>
    <w:rsid w:val="00DA6C4A"/>
    <w:rsid w:val="00DB0EBC"/>
    <w:rsid w:val="00DB2FA0"/>
    <w:rsid w:val="00DB469E"/>
    <w:rsid w:val="00DB7445"/>
    <w:rsid w:val="00DC32BA"/>
    <w:rsid w:val="00DC3738"/>
    <w:rsid w:val="00DC55F8"/>
    <w:rsid w:val="00DC56BB"/>
    <w:rsid w:val="00DC5746"/>
    <w:rsid w:val="00DC5FAD"/>
    <w:rsid w:val="00DC65F4"/>
    <w:rsid w:val="00DC6D08"/>
    <w:rsid w:val="00DD190F"/>
    <w:rsid w:val="00DD5717"/>
    <w:rsid w:val="00DD658C"/>
    <w:rsid w:val="00DD6AD7"/>
    <w:rsid w:val="00DD6F6E"/>
    <w:rsid w:val="00DE3935"/>
    <w:rsid w:val="00DE5DB4"/>
    <w:rsid w:val="00DE6E7D"/>
    <w:rsid w:val="00DF20AA"/>
    <w:rsid w:val="00DF6FC6"/>
    <w:rsid w:val="00E00A84"/>
    <w:rsid w:val="00E01C92"/>
    <w:rsid w:val="00E04130"/>
    <w:rsid w:val="00E045F3"/>
    <w:rsid w:val="00E0652E"/>
    <w:rsid w:val="00E1504D"/>
    <w:rsid w:val="00E23373"/>
    <w:rsid w:val="00E24109"/>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66A20"/>
    <w:rsid w:val="00E70474"/>
    <w:rsid w:val="00E76AB7"/>
    <w:rsid w:val="00E77B1A"/>
    <w:rsid w:val="00E83E77"/>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7536"/>
    <w:rsid w:val="00ED7DBD"/>
    <w:rsid w:val="00EE1B6F"/>
    <w:rsid w:val="00EE1F09"/>
    <w:rsid w:val="00EE55AF"/>
    <w:rsid w:val="00EF2123"/>
    <w:rsid w:val="00EF232C"/>
    <w:rsid w:val="00EF7ED8"/>
    <w:rsid w:val="00F01E37"/>
    <w:rsid w:val="00F02B42"/>
    <w:rsid w:val="00F0317B"/>
    <w:rsid w:val="00F1202D"/>
    <w:rsid w:val="00F13D56"/>
    <w:rsid w:val="00F2346D"/>
    <w:rsid w:val="00F235AD"/>
    <w:rsid w:val="00F239FF"/>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908A5"/>
    <w:rsid w:val="00F90BEE"/>
    <w:rsid w:val="00F91906"/>
    <w:rsid w:val="00F91B6A"/>
    <w:rsid w:val="00F92309"/>
    <w:rsid w:val="00F92408"/>
    <w:rsid w:val="00F95E1F"/>
    <w:rsid w:val="00F97E57"/>
    <w:rsid w:val="00FA0EAE"/>
    <w:rsid w:val="00FA2964"/>
    <w:rsid w:val="00FB09D2"/>
    <w:rsid w:val="00FC4781"/>
    <w:rsid w:val="00FC4F67"/>
    <w:rsid w:val="00FC5774"/>
    <w:rsid w:val="00FD0917"/>
    <w:rsid w:val="00FD0B6B"/>
    <w:rsid w:val="00FD2B1C"/>
    <w:rsid w:val="00FD6434"/>
    <w:rsid w:val="00FD7EB1"/>
    <w:rsid w:val="00FE3EB9"/>
    <w:rsid w:val="00FE77B8"/>
    <w:rsid w:val="00FF02E0"/>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CC978-AB2E-4E39-A26A-E0B5C7A80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6</TotalTime>
  <Pages>33</Pages>
  <Words>51328</Words>
  <Characters>292576</Characters>
  <Application>Microsoft Office Word</Application>
  <DocSecurity>0</DocSecurity>
  <Lines>2438</Lines>
  <Paragraphs>68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43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7</cp:revision>
  <cp:lastPrinted>2016-03-21T02:58:00Z</cp:lastPrinted>
  <dcterms:created xsi:type="dcterms:W3CDTF">2016-11-28T01:17:00Z</dcterms:created>
  <dcterms:modified xsi:type="dcterms:W3CDTF">2016-12-01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dNr9v6Af"/&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